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3A04497B"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have found evidence that greenspace is associated with </w:t>
      </w:r>
      <w:r w:rsidR="00EA2FEF">
        <w:rPr>
          <w:rFonts w:ascii="Times New Roman" w:hAnsi="Times New Roman" w:cs="Times New Roman"/>
          <w:color w:val="156082" w:themeColor="accent1"/>
        </w:rPr>
        <w:t xml:space="preserve">improved </w:t>
      </w:r>
      <w:r w:rsidRPr="00F85465">
        <w:rPr>
          <w:rFonts w:ascii="Times New Roman" w:hAnsi="Times New Roman" w:cs="Times New Roman"/>
          <w:color w:val="156082" w:themeColor="accent1"/>
        </w:rPr>
        <w:t>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Villeneuve (2012) used the greenest cloud-free image from each year of the study period (8 years). </w:t>
      </w:r>
      <w:r>
        <w:rPr>
          <w:rFonts w:ascii="Times New Roman" w:hAnsi="Times New Roman" w:cs="Times New Roman"/>
          <w:color w:val="156082" w:themeColor="accent1"/>
        </w:rPr>
        <w:t>In both the James (2016)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 xml:space="preserve">both contemporaneously (current season) and cumulatively (annual seasonal average over the study period, which consisted of 8 and 14 years, respectively).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062A8F24" w14:textId="77777777" w:rsidR="00497C9E" w:rsidRDefault="00497C9E" w:rsidP="00BA3DCC">
      <w:pPr>
        <w:ind w:left="720"/>
        <w:rPr>
          <w:rFonts w:ascii="Times New Roman" w:hAnsi="Times New Roman" w:cs="Times New Roman"/>
          <w:color w:val="156082" w:themeColor="accent1"/>
        </w:rPr>
      </w:pPr>
    </w:p>
    <w:p w14:paraId="1586E9A6" w14:textId="629FFE01"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 xml:space="preserve">ive of the nine </w:t>
      </w:r>
      <w:r w:rsidR="0069779C">
        <w:rPr>
          <w:rFonts w:ascii="Times New Roman" w:hAnsi="Times New Roman" w:cs="Times New Roman"/>
          <w:color w:val="156082" w:themeColor="accent1"/>
        </w:rPr>
        <w:t xml:space="preserve">studies </w:t>
      </w:r>
      <w:r>
        <w:rPr>
          <w:rFonts w:ascii="Times New Roman" w:hAnsi="Times New Roman" w:cs="Times New Roman"/>
          <w:color w:val="156082" w:themeColor="accent1"/>
        </w:rPr>
        <w:t>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w:t>
      </w:r>
      <w:r w:rsidR="0069779C">
        <w:rPr>
          <w:rFonts w:ascii="Times New Roman" w:hAnsi="Times New Roman" w:cs="Times New Roman"/>
          <w:color w:val="156082" w:themeColor="accent1"/>
        </w:rPr>
        <w:t xml:space="preserve"> studies</w:t>
      </w:r>
      <w:r w:rsidR="00A0044B">
        <w:rPr>
          <w:rFonts w:ascii="Times New Roman" w:hAnsi="Times New Roman" w:cs="Times New Roman"/>
          <w:color w:val="156082" w:themeColor="accent1"/>
        </w:rPr>
        <w:t xml:space="preserve"> included </w:t>
      </w:r>
      <w:r w:rsidR="0069779C">
        <w:rPr>
          <w:rFonts w:ascii="Times New Roman" w:hAnsi="Times New Roman" w:cs="Times New Roman"/>
          <w:color w:val="156082" w:themeColor="accent1"/>
        </w:rPr>
        <w:t xml:space="preserve">variables </w:t>
      </w:r>
      <w:r w:rsidR="00A0044B">
        <w:rPr>
          <w:rFonts w:ascii="Times New Roman" w:hAnsi="Times New Roman" w:cs="Times New Roman"/>
          <w:color w:val="156082" w:themeColor="accent1"/>
        </w:rPr>
        <w:t>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78C3582E"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Roughly half of the</w:t>
      </w:r>
      <w:r w:rsidR="0069779C">
        <w:rPr>
          <w:rFonts w:ascii="Times New Roman" w:hAnsi="Times New Roman" w:cs="Times New Roman"/>
          <w:color w:val="156082" w:themeColor="accent1"/>
        </w:rPr>
        <w:t xml:space="preserve"> nine</w:t>
      </w:r>
      <w:r w:rsidRPr="00092AEA">
        <w:rPr>
          <w:rFonts w:ascii="Times New Roman" w:hAnsi="Times New Roman" w:cs="Times New Roman"/>
          <w:color w:val="156082" w:themeColor="accent1"/>
        </w:rPr>
        <w:t xml:space="preserve"> studies included in the meta-analysis adjusted for air pollution and two of </w:t>
      </w:r>
      <w:r w:rsidR="0069779C">
        <w:rPr>
          <w:rFonts w:ascii="Times New Roman" w:hAnsi="Times New Roman" w:cs="Times New Roman"/>
          <w:color w:val="156082" w:themeColor="accent1"/>
        </w:rPr>
        <w:t xml:space="preserve">them </w:t>
      </w:r>
      <w:r w:rsidRPr="00092AEA">
        <w:rPr>
          <w:rFonts w:ascii="Times New Roman" w:hAnsi="Times New Roman" w:cs="Times New Roman"/>
          <w:color w:val="156082" w:themeColor="accent1"/>
        </w:rPr>
        <w:t>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79633CD3" w:rsid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In general, most studies</w:t>
      </w:r>
      <w:r w:rsidR="0071262A">
        <w:rPr>
          <w:rFonts w:ascii="Times New Roman" w:hAnsi="Times New Roman" w:cs="Times New Roman"/>
          <w:color w:val="156082" w:themeColor="accent1"/>
        </w:rPr>
        <w:t xml:space="preserve"> included in the meta-analysis</w:t>
      </w:r>
      <w:r w:rsidRPr="00A20E6E">
        <w:rPr>
          <w:rFonts w:ascii="Times New Roman" w:hAnsi="Times New Roman" w:cs="Times New Roman"/>
          <w:color w:val="156082" w:themeColor="accent1"/>
        </w:rPr>
        <w:t xml:space="preserve"> measured exposure to greenspace using a multi-year greenest-season average NDVI</w:t>
      </w:r>
      <w:r w:rsidR="00BE09E6">
        <w:rPr>
          <w:rFonts w:ascii="Times New Roman" w:hAnsi="Times New Roman" w:cs="Times New Roman"/>
          <w:color w:val="156082" w:themeColor="accent1"/>
        </w:rPr>
        <w:t xml:space="preserve"> (see details from response to question 1)</w:t>
      </w:r>
      <w:r w:rsidRPr="00A20E6E">
        <w:rPr>
          <w:rFonts w:ascii="Times New Roman" w:hAnsi="Times New Roman" w:cs="Times New Roman"/>
          <w:color w:val="156082" w:themeColor="accent1"/>
        </w:rPr>
        <w:t>.</w:t>
      </w:r>
      <w:r w:rsidR="00BE09E6">
        <w:rPr>
          <w:rFonts w:ascii="Times New Roman" w:hAnsi="Times New Roman" w:cs="Times New Roman"/>
          <w:color w:val="156082" w:themeColor="accent1"/>
        </w:rPr>
        <w:t xml:space="preserve"> </w:t>
      </w:r>
      <w:r w:rsidR="00F4087A">
        <w:rPr>
          <w:rFonts w:ascii="Times New Roman" w:hAnsi="Times New Roman" w:cs="Times New Roman"/>
          <w:color w:val="156082" w:themeColor="accent1"/>
        </w:rPr>
        <w:t xml:space="preserve">When we looked at yearly trends in NDVI, it did appear that the NDVI values for individual years were highly variable in many cities. We average across 5-year periods to minimize some of this year-to-year variation and instead capture trends in longer term exposure to greenspace. The exact timescale on which greenspace exposure impacts all-cause mortality is unknown. To address your comment, we’ve added text to the </w:t>
      </w:r>
      <w:r w:rsidR="00A239A7">
        <w:rPr>
          <w:rFonts w:ascii="Times New Roman" w:hAnsi="Times New Roman" w:cs="Times New Roman"/>
          <w:color w:val="156082" w:themeColor="accent1"/>
        </w:rPr>
        <w:t xml:space="preserve">methods and </w:t>
      </w:r>
      <w:r w:rsidR="00F4087A">
        <w:rPr>
          <w:rFonts w:ascii="Times New Roman" w:hAnsi="Times New Roman" w:cs="Times New Roman"/>
          <w:color w:val="156082" w:themeColor="accent1"/>
        </w:rPr>
        <w:t>discussion section</w:t>
      </w:r>
      <w:r w:rsidR="00A239A7">
        <w:rPr>
          <w:rFonts w:ascii="Times New Roman" w:hAnsi="Times New Roman" w:cs="Times New Roman"/>
          <w:color w:val="156082" w:themeColor="accent1"/>
        </w:rPr>
        <w:t>s</w:t>
      </w:r>
      <w:r w:rsidR="00F4087A">
        <w:rPr>
          <w:rFonts w:ascii="Times New Roman" w:hAnsi="Times New Roman" w:cs="Times New Roman"/>
          <w:color w:val="156082" w:themeColor="accent1"/>
        </w:rPr>
        <w:t>:</w:t>
      </w:r>
    </w:p>
    <w:p w14:paraId="6E105C1E" w14:textId="77777777" w:rsidR="00A239A7" w:rsidRDefault="00A239A7" w:rsidP="00A20E6E">
      <w:pPr>
        <w:ind w:left="720"/>
        <w:rPr>
          <w:rFonts w:ascii="Times New Roman" w:hAnsi="Times New Roman" w:cs="Times New Roman"/>
          <w:color w:val="156082" w:themeColor="accent1"/>
        </w:rPr>
      </w:pPr>
    </w:p>
    <w:p w14:paraId="2C0FD5EF" w14:textId="2D0244AC" w:rsidR="00A239A7" w:rsidRDefault="00A239A7" w:rsidP="00A20E6E">
      <w:pPr>
        <w:ind w:left="720"/>
        <w:rPr>
          <w:rFonts w:ascii="Times New Roman" w:hAnsi="Times New Roman" w:cs="Times New Roman"/>
          <w:color w:val="156082" w:themeColor="accent1"/>
        </w:rPr>
      </w:pPr>
      <w:r>
        <w:rPr>
          <w:rFonts w:ascii="Times New Roman" w:hAnsi="Times New Roman" w:cs="Times New Roman"/>
          <w:color w:val="156082" w:themeColor="accent1"/>
        </w:rPr>
        <w:t>Methods:</w:t>
      </w:r>
    </w:p>
    <w:p w14:paraId="73723F19" w14:textId="0D92A80A" w:rsidR="00A239A7" w:rsidRDefault="00A239A7" w:rsidP="00A239A7">
      <w:pPr>
        <w:ind w:left="1440"/>
        <w:rPr>
          <w:rFonts w:ascii="Times New Roman" w:hAnsi="Times New Roman" w:cs="Times New Roman"/>
          <w:color w:val="156082" w:themeColor="accent1"/>
          <w:shd w:val="clear" w:color="auto" w:fill="FFFFFF"/>
        </w:rPr>
      </w:pPr>
      <w:r w:rsidRPr="00A239A7">
        <w:rPr>
          <w:rFonts w:ascii="Times New Roman" w:hAnsi="Times New Roman" w:cs="Times New Roman"/>
          <w:color w:val="156082" w:themeColor="accent1"/>
        </w:rPr>
        <w:t>“</w:t>
      </w:r>
      <w:r w:rsidRPr="00A239A7">
        <w:rPr>
          <w:rFonts w:ascii="Times New Roman" w:hAnsi="Times New Roman" w:cs="Times New Roman"/>
          <w:color w:val="156082" w:themeColor="accent1"/>
          <w:shd w:val="clear" w:color="auto" w:fill="FFFFFF"/>
        </w:rPr>
        <w:t>We chose five-year time periods to minimize the effect of year-to-year extremes and capture longer-term trends in urban greenspace exposure.”</w:t>
      </w:r>
    </w:p>
    <w:p w14:paraId="45445932" w14:textId="77777777" w:rsidR="00A239A7" w:rsidRDefault="00A239A7" w:rsidP="00A239A7">
      <w:pPr>
        <w:ind w:left="1440"/>
        <w:rPr>
          <w:rFonts w:ascii="Times New Roman" w:hAnsi="Times New Roman" w:cs="Times New Roman"/>
          <w:color w:val="156082" w:themeColor="accent1"/>
        </w:rPr>
      </w:pPr>
    </w:p>
    <w:p w14:paraId="5A0B021D" w14:textId="34F13BC5" w:rsidR="00A239A7" w:rsidRDefault="00A239A7" w:rsidP="00A239A7">
      <w:pPr>
        <w:ind w:left="720"/>
        <w:rPr>
          <w:rFonts w:ascii="Times New Roman" w:hAnsi="Times New Roman" w:cs="Times New Roman"/>
          <w:color w:val="156082" w:themeColor="accent1"/>
        </w:rPr>
      </w:pPr>
      <w:r>
        <w:rPr>
          <w:rFonts w:ascii="Times New Roman" w:hAnsi="Times New Roman" w:cs="Times New Roman"/>
          <w:color w:val="156082" w:themeColor="accent1"/>
        </w:rPr>
        <w:t>Discussion:</w:t>
      </w:r>
    </w:p>
    <w:p w14:paraId="4231B2BA" w14:textId="5E4A8F9F" w:rsidR="00F4087A" w:rsidRPr="00A20E6E" w:rsidRDefault="00F4087A" w:rsidP="00D15A3B">
      <w:pPr>
        <w:ind w:left="1440"/>
        <w:rPr>
          <w:rFonts w:ascii="Times New Roman" w:hAnsi="Times New Roman" w:cs="Times New Roman"/>
          <w:color w:val="156082" w:themeColor="accent1"/>
        </w:rPr>
      </w:pP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758D2CF9" w14:textId="77777777" w:rsidR="005D757E" w:rsidRDefault="005D757E" w:rsidP="005D757E">
      <w:pPr>
        <w:rPr>
          <w:rFonts w:ascii="Times New Roman" w:hAnsi="Times New Roman" w:cs="Times New Roman"/>
        </w:rPr>
      </w:pPr>
    </w:p>
    <w:p w14:paraId="0233FB33" w14:textId="6D0DDC04" w:rsidR="005D757E"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Thank you for your comment. We’ve added text to the methods section to clarify our population:</w:t>
      </w:r>
    </w:p>
    <w:p w14:paraId="78AAF69E" w14:textId="77777777" w:rsidR="00C17745" w:rsidRDefault="00C17745" w:rsidP="005D757E">
      <w:pPr>
        <w:ind w:left="720"/>
        <w:rPr>
          <w:rFonts w:ascii="Times New Roman" w:hAnsi="Times New Roman" w:cs="Times New Roman"/>
          <w:color w:val="156082" w:themeColor="accent1"/>
        </w:rPr>
      </w:pPr>
    </w:p>
    <w:p w14:paraId="6637E48F" w14:textId="5E249989" w:rsidR="00C17745" w:rsidRPr="00F51A45" w:rsidRDefault="00C17745" w:rsidP="00C17745">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005409FF" w:rsidRPr="005409FF">
        <w:rPr>
          <w:rFonts w:ascii="Times New Roman" w:hAnsi="Times New Roman" w:cs="Times New Roman"/>
          <w:color w:val="156082" w:themeColor="accent1"/>
        </w:rPr>
        <w:t>While the Rojas-Rueda et al. meta-analysis restricted to adult</w:t>
      </w:r>
      <w:r w:rsidR="00962991">
        <w:rPr>
          <w:rFonts w:ascii="Times New Roman" w:hAnsi="Times New Roman" w:cs="Times New Roman"/>
          <w:color w:val="156082" w:themeColor="accent1"/>
        </w:rPr>
        <w:t>s aged 18 and over</w:t>
      </w:r>
      <w:r w:rsidR="005409FF" w:rsidRPr="005409FF">
        <w:rPr>
          <w:rFonts w:ascii="Times New Roman" w:hAnsi="Times New Roman" w:cs="Times New Roman"/>
          <w:color w:val="156082" w:themeColor="accent1"/>
        </w:rPr>
        <w:t xml:space="preserve">, </w:t>
      </w:r>
      <w:del w:id="0" w:author="Martin, Greta Katherine" w:date="2025-04-25T07:48:00Z" w16du:dateUtc="2025-04-25T11:48:00Z">
        <w:r w:rsidR="005409FF" w:rsidRPr="005409FF" w:rsidDel="003E586B">
          <w:rPr>
            <w:rFonts w:ascii="Times New Roman" w:hAnsi="Times New Roman" w:cs="Times New Roman"/>
            <w:color w:val="156082" w:themeColor="accent1"/>
          </w:rPr>
          <w:delText xml:space="preserve">the </w:delText>
        </w:r>
      </w:del>
      <w:ins w:id="1" w:author="Martin, Greta Katherine" w:date="2025-04-25T07:48:00Z" w16du:dateUtc="2025-04-25T11:48:00Z">
        <w:r w:rsidR="003E586B">
          <w:rPr>
            <w:rFonts w:ascii="Times New Roman" w:hAnsi="Times New Roman" w:cs="Times New Roman"/>
            <w:color w:val="156082" w:themeColor="accent1"/>
          </w:rPr>
          <w:t>we used the total population</w:t>
        </w:r>
      </w:ins>
      <w:ins w:id="2" w:author="Martin, Greta Katherine" w:date="2025-04-25T07:49:00Z" w16du:dateUtc="2025-04-25T11:49:00Z">
        <w:r w:rsidR="003E586B">
          <w:rPr>
            <w:rFonts w:ascii="Times New Roman" w:hAnsi="Times New Roman" w:cs="Times New Roman"/>
            <w:color w:val="156082" w:themeColor="accent1"/>
          </w:rPr>
          <w:t xml:space="preserve"> b</w:t>
        </w:r>
      </w:ins>
      <w:ins w:id="3" w:author="Martin, Greta Katherine" w:date="2025-04-25T07:50:00Z" w16du:dateUtc="2025-04-25T11:50:00Z">
        <w:r w:rsidR="003E586B">
          <w:rPr>
            <w:rFonts w:ascii="Times New Roman" w:hAnsi="Times New Roman" w:cs="Times New Roman"/>
            <w:color w:val="156082" w:themeColor="accent1"/>
          </w:rPr>
          <w:t xml:space="preserve">ecause that </w:t>
        </w:r>
      </w:ins>
      <w:ins w:id="4" w:author="Martin, Greta Katherine" w:date="2025-04-25T07:51:00Z" w16du:dateUtc="2025-04-25T11:51:00Z">
        <w:r w:rsidR="003E586B">
          <w:rPr>
            <w:rFonts w:ascii="Times New Roman" w:hAnsi="Times New Roman" w:cs="Times New Roman"/>
            <w:color w:val="156082" w:themeColor="accent1"/>
          </w:rPr>
          <w:t>was</w:t>
        </w:r>
      </w:ins>
      <w:ins w:id="5" w:author="Martin, Greta Katherine" w:date="2025-04-25T07:50:00Z" w16du:dateUtc="2025-04-25T11:50:00Z">
        <w:r w:rsidR="003E586B">
          <w:rPr>
            <w:rFonts w:ascii="Times New Roman" w:hAnsi="Times New Roman" w:cs="Times New Roman"/>
            <w:color w:val="156082" w:themeColor="accent1"/>
          </w:rPr>
          <w:t xml:space="preserve"> the</w:t>
        </w:r>
      </w:ins>
      <w:ins w:id="6" w:author="Martin, Greta Katherine" w:date="2025-04-25T07:49:00Z" w16du:dateUtc="2025-04-25T11:49:00Z">
        <w:r w:rsidR="003E586B">
          <w:rPr>
            <w:rFonts w:ascii="Times New Roman" w:hAnsi="Times New Roman" w:cs="Times New Roman"/>
            <w:color w:val="156082" w:themeColor="accent1"/>
          </w:rPr>
          <w:t xml:space="preserve"> </w:t>
        </w:r>
      </w:ins>
      <w:r w:rsidR="005409FF" w:rsidRPr="005409FF">
        <w:rPr>
          <w:rFonts w:ascii="Times New Roman" w:hAnsi="Times New Roman" w:cs="Times New Roman"/>
          <w:color w:val="156082" w:themeColor="accent1"/>
        </w:rPr>
        <w:t xml:space="preserve">gridded population data </w:t>
      </w:r>
      <w:ins w:id="7" w:author="Martin, Greta Katherine" w:date="2025-04-25T07:50:00Z" w16du:dateUtc="2025-04-25T11:50:00Z">
        <w:r w:rsidR="003E586B">
          <w:rPr>
            <w:rFonts w:ascii="Times New Roman" w:hAnsi="Times New Roman" w:cs="Times New Roman"/>
            <w:color w:val="156082" w:themeColor="accent1"/>
          </w:rPr>
          <w:t xml:space="preserve">available </w:t>
        </w:r>
      </w:ins>
      <w:r w:rsidR="005409FF" w:rsidRPr="005409FF">
        <w:rPr>
          <w:rFonts w:ascii="Times New Roman" w:hAnsi="Times New Roman" w:cs="Times New Roman"/>
          <w:color w:val="156082" w:themeColor="accent1"/>
        </w:rPr>
        <w:t xml:space="preserve">from JRC </w:t>
      </w:r>
      <w:del w:id="8" w:author="Martin, Greta Katherine" w:date="2025-04-25T08:33:00Z" w16du:dateUtc="2025-04-25T12:33:00Z">
        <w:r w:rsidR="005409FF" w:rsidRPr="005409FF" w:rsidDel="00800376">
          <w:rPr>
            <w:rFonts w:ascii="Times New Roman" w:hAnsi="Times New Roman" w:cs="Times New Roman"/>
            <w:color w:val="156082" w:themeColor="accent1"/>
          </w:rPr>
          <w:delText xml:space="preserve">was only available </w:delText>
        </w:r>
      </w:del>
      <w:r w:rsidR="005409FF" w:rsidRPr="005409FF">
        <w:rPr>
          <w:rFonts w:ascii="Times New Roman" w:hAnsi="Times New Roman" w:cs="Times New Roman"/>
          <w:color w:val="156082" w:themeColor="accent1"/>
        </w:rPr>
        <w:t>at the 100m pixel resolution</w:t>
      </w:r>
      <w:del w:id="9" w:author="Martin, Greta Katherine" w:date="2025-04-25T07:50:00Z" w16du:dateUtc="2025-04-25T11:50:00Z">
        <w:r w:rsidR="005409FF" w:rsidRPr="005409FF" w:rsidDel="003E586B">
          <w:rPr>
            <w:rFonts w:ascii="Times New Roman" w:hAnsi="Times New Roman" w:cs="Times New Roman"/>
            <w:color w:val="156082" w:themeColor="accent1"/>
          </w:rPr>
          <w:delText xml:space="preserve"> for the total population</w:delText>
        </w:r>
      </w:del>
      <w:r w:rsidR="005409FF" w:rsidRPr="005409FF">
        <w:rPr>
          <w:rFonts w:ascii="Times New Roman" w:hAnsi="Times New Roman" w:cs="Times New Roman"/>
          <w:color w:val="156082" w:themeColor="accent1"/>
        </w:rPr>
        <w:t>.</w:t>
      </w:r>
      <w:ins w:id="10" w:author="Martin, Greta Katherine" w:date="2025-04-25T08:21:00Z" w16du:dateUtc="2025-04-25T12:21:00Z">
        <w:r w:rsidR="00C97CA0">
          <w:rPr>
            <w:rFonts w:ascii="Times New Roman" w:hAnsi="Times New Roman" w:cs="Times New Roman"/>
            <w:color w:val="156082" w:themeColor="accent1"/>
          </w:rPr>
          <w:t xml:space="preserve"> </w:t>
        </w:r>
      </w:ins>
      <w:ins w:id="11" w:author="Martin, Greta Katherine" w:date="2025-04-25T08:33:00Z" w16du:dateUtc="2025-04-25T12:33:00Z">
        <w:r w:rsidR="004C2D2B" w:rsidRPr="0060740B">
          <w:rPr>
            <w:rFonts w:ascii="Times New Roman" w:hAnsi="Times New Roman" w:cs="Times New Roman"/>
            <w:color w:val="156082" w:themeColor="accent1"/>
            <w:highlight w:val="yellow"/>
            <w:rPrChange w:id="12" w:author="Martin, Greta Katherine" w:date="2025-04-25T08:34:00Z" w16du:dateUtc="2025-04-25T12:34:00Z">
              <w:rPr>
                <w:rFonts w:ascii="Times New Roman" w:hAnsi="Times New Roman" w:cs="Times New Roman"/>
                <w:color w:val="156082" w:themeColor="accent1"/>
              </w:rPr>
            </w:rPrChange>
          </w:rPr>
          <w:t>Though children were not included in the Rojas-</w:t>
        </w:r>
      </w:ins>
      <w:ins w:id="13" w:author="Martin, Greta Katherine" w:date="2025-04-25T08:34:00Z" w16du:dateUtc="2025-04-25T12:34:00Z">
        <w:r w:rsidR="004C2D2B" w:rsidRPr="0060740B">
          <w:rPr>
            <w:rFonts w:ascii="Times New Roman" w:hAnsi="Times New Roman" w:cs="Times New Roman"/>
            <w:color w:val="156082" w:themeColor="accent1"/>
            <w:highlight w:val="yellow"/>
            <w:rPrChange w:id="14" w:author="Martin, Greta Katherine" w:date="2025-04-25T08:34:00Z" w16du:dateUtc="2025-04-25T12:34:00Z">
              <w:rPr>
                <w:rFonts w:ascii="Times New Roman" w:hAnsi="Times New Roman" w:cs="Times New Roman"/>
                <w:color w:val="156082" w:themeColor="accent1"/>
              </w:rPr>
            </w:rPrChange>
          </w:rPr>
          <w:t>Rueda et al. study,</w:t>
        </w:r>
        <w:r w:rsidR="004C2D2B">
          <w:rPr>
            <w:rFonts w:ascii="Times New Roman" w:hAnsi="Times New Roman" w:cs="Times New Roman"/>
            <w:color w:val="156082" w:themeColor="accent1"/>
          </w:rPr>
          <w:t xml:space="preserve"> </w:t>
        </w:r>
        <w:r w:rsidR="004C2D2B">
          <w:rPr>
            <w:rFonts w:ascii="Times New Roman" w:hAnsi="Times New Roman" w:cs="Times New Roman"/>
            <w:color w:val="156082" w:themeColor="accent1"/>
            <w:highlight w:val="yellow"/>
          </w:rPr>
          <w:t>o</w:t>
        </w:r>
      </w:ins>
      <w:ins w:id="15" w:author="Martin, Greta Katherine" w:date="2025-04-25T08:21:00Z" w16du:dateUtc="2025-04-25T12:21:00Z">
        <w:r w:rsidR="00C97CA0" w:rsidRPr="00C97CA0">
          <w:rPr>
            <w:rFonts w:ascii="Times New Roman" w:hAnsi="Times New Roman" w:cs="Times New Roman"/>
            <w:color w:val="156082" w:themeColor="accent1"/>
            <w:highlight w:val="yellow"/>
            <w:rPrChange w:id="16" w:author="Martin, Greta Katherine" w:date="2025-04-25T08:21:00Z" w16du:dateUtc="2025-04-25T12:21:00Z">
              <w:rPr>
                <w:rFonts w:ascii="Times New Roman" w:hAnsi="Times New Roman" w:cs="Times New Roman"/>
                <w:color w:val="156082" w:themeColor="accent1"/>
              </w:rPr>
            </w:rPrChange>
          </w:rPr>
          <w:t>ther systematic reviews and meta</w:t>
        </w:r>
      </w:ins>
      <w:ins w:id="17" w:author="Martin, Greta Katherine" w:date="2025-04-25T08:33:00Z" w16du:dateUtc="2025-04-25T12:33:00Z">
        <w:r w:rsidR="00800376">
          <w:rPr>
            <w:rFonts w:ascii="Times New Roman" w:hAnsi="Times New Roman" w:cs="Times New Roman"/>
            <w:color w:val="156082" w:themeColor="accent1"/>
            <w:highlight w:val="yellow"/>
          </w:rPr>
          <w:t>-</w:t>
        </w:r>
      </w:ins>
      <w:ins w:id="18" w:author="Martin, Greta Katherine" w:date="2025-04-25T08:21:00Z" w16du:dateUtc="2025-04-25T12:21:00Z">
        <w:r w:rsidR="00C97CA0" w:rsidRPr="00C97CA0">
          <w:rPr>
            <w:rFonts w:ascii="Times New Roman" w:hAnsi="Times New Roman" w:cs="Times New Roman"/>
            <w:color w:val="156082" w:themeColor="accent1"/>
            <w:highlight w:val="yellow"/>
            <w:rPrChange w:id="19" w:author="Martin, Greta Katherine" w:date="2025-04-25T08:21:00Z" w16du:dateUtc="2025-04-25T12:21:00Z">
              <w:rPr>
                <w:rFonts w:ascii="Times New Roman" w:hAnsi="Times New Roman" w:cs="Times New Roman"/>
                <w:color w:val="156082" w:themeColor="accent1"/>
              </w:rPr>
            </w:rPrChange>
          </w:rPr>
          <w:t>analyses have linked increase NDVI to increased physical activity, reduced asthma and respiratory disease, and xx.</w:t>
        </w:r>
      </w:ins>
      <w:r w:rsidR="005409FF" w:rsidRPr="00C97CA0">
        <w:rPr>
          <w:rFonts w:ascii="Times New Roman" w:hAnsi="Times New Roman" w:cs="Times New Roman"/>
          <w:color w:val="156082" w:themeColor="accent1"/>
          <w:highlight w:val="yellow"/>
          <w:rPrChange w:id="20" w:author="Martin, Greta Katherine" w:date="2025-04-25T08:21:00Z" w16du:dateUtc="2025-04-25T12:21:00Z">
            <w:rPr>
              <w:rFonts w:ascii="Times New Roman" w:hAnsi="Times New Roman" w:cs="Times New Roman"/>
              <w:color w:val="156082" w:themeColor="accent1"/>
            </w:rPr>
          </w:rPrChange>
        </w:rPr>
        <w:t>”</w:t>
      </w:r>
    </w:p>
    <w:p w14:paraId="70E9C8EB" w14:textId="77777777" w:rsidR="005D757E" w:rsidRPr="00F51A45" w:rsidRDefault="005D757E" w:rsidP="005D757E">
      <w:pPr>
        <w:ind w:left="720"/>
        <w:rPr>
          <w:rFonts w:ascii="Times New Roman" w:hAnsi="Times New Roman" w:cs="Times New Roman"/>
          <w:color w:val="156082" w:themeColor="accent1"/>
        </w:rPr>
      </w:pPr>
    </w:p>
    <w:p w14:paraId="1BA80058" w14:textId="416A06E1" w:rsidR="005D757E" w:rsidRPr="00F51A45" w:rsidRDefault="005D757E" w:rsidP="005D757E">
      <w:pPr>
        <w:ind w:left="720"/>
        <w:rPr>
          <w:rFonts w:ascii="Times New Roman" w:hAnsi="Times New Roman" w:cs="Times New Roman"/>
          <w:color w:val="156082" w:themeColor="accent1"/>
        </w:rPr>
      </w:pPr>
      <w:r w:rsidRPr="00F51A45">
        <w:rPr>
          <w:rFonts w:ascii="Times New Roman" w:hAnsi="Times New Roman" w:cs="Times New Roman"/>
          <w:color w:val="156082" w:themeColor="accent1"/>
        </w:rPr>
        <w:t>We’ve also added text to the discussion section to expand upon how the differences in age groups across these studies might affect our comparison:</w:t>
      </w:r>
    </w:p>
    <w:p w14:paraId="6289F6FF" w14:textId="77777777" w:rsidR="002F0B55" w:rsidRDefault="002F0B55" w:rsidP="002F0B55">
      <w:pPr>
        <w:rPr>
          <w:rFonts w:ascii="Times New Roman" w:hAnsi="Times New Roman" w:cs="Times New Roman"/>
        </w:rPr>
      </w:pPr>
    </w:p>
    <w:p w14:paraId="5FE2E7DF" w14:textId="6CE0FB6A" w:rsid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t xml:space="preserve">“We estimated that NDVI changes were associated with an average of 2.67 more deaths per 100,000 across the entire set of North American cities. Our results include the total population rather than those 65 and older and </w:t>
      </w:r>
      <w:r w:rsidR="006E4AE7">
        <w:rPr>
          <w:rFonts w:ascii="Times New Roman" w:hAnsi="Times New Roman" w:cs="Times New Roman"/>
          <w:color w:val="156082" w:themeColor="accent1"/>
        </w:rPr>
        <w:t xml:space="preserve">are </w:t>
      </w:r>
      <w:r w:rsidRPr="00D9171F">
        <w:rPr>
          <w:rFonts w:ascii="Times New Roman" w:hAnsi="Times New Roman" w:cs="Times New Roman"/>
          <w:color w:val="156082" w:themeColor="accent1"/>
        </w:rPr>
        <w:t>inclusive of 57 cities including 8 Canadian cities. For these reasons, the magnitude of the results is not directly comparable. Furthermore, we found that NDVI decreased over our study period, explaining the difference in sign of our results.</w:t>
      </w:r>
      <w:r w:rsidR="00DE4072">
        <w:rPr>
          <w:rFonts w:ascii="Times New Roman" w:hAnsi="Times New Roman" w:cs="Times New Roman"/>
          <w:color w:val="156082" w:themeColor="accent1"/>
        </w:rPr>
        <w:t>”</w:t>
      </w:r>
    </w:p>
    <w:p w14:paraId="6BAA1173" w14:textId="77777777" w:rsidR="00D9171F" w:rsidRPr="00D9171F" w:rsidRDefault="00D9171F" w:rsidP="00DE4072">
      <w:pPr>
        <w:rPr>
          <w:rFonts w:ascii="Times New Roman" w:hAnsi="Times New Roman" w:cs="Times New Roman"/>
          <w:color w:val="156082" w:themeColor="accent1"/>
        </w:rPr>
      </w:pPr>
    </w:p>
    <w:p w14:paraId="37DBF8BE" w14:textId="0E3FBE01" w:rsidR="00D9171F" w:rsidRPr="00D9171F" w:rsidRDefault="00D9171F" w:rsidP="00D9171F">
      <w:pPr>
        <w:ind w:left="1440"/>
        <w:rPr>
          <w:rFonts w:ascii="Times New Roman" w:hAnsi="Times New Roman" w:cs="Times New Roman"/>
          <w:color w:val="156082" w:themeColor="accent1"/>
        </w:rPr>
      </w:pPr>
      <w:r w:rsidRPr="00D9171F">
        <w:rPr>
          <w:rFonts w:ascii="Times New Roman" w:hAnsi="Times New Roman" w:cs="Times New Roman"/>
          <w:color w:val="156082" w:themeColor="accent1"/>
        </w:rPr>
        <w:lastRenderedPageBreak/>
        <w:t>“</w:t>
      </w:r>
      <w:r w:rsidR="006B0D4F" w:rsidRPr="006B0D4F">
        <w:rPr>
          <w:rFonts w:ascii="Times New Roman" w:hAnsi="Times New Roman" w:cs="Times New Roman"/>
          <w:color w:val="156082" w:themeColor="accent1"/>
        </w:rPr>
        <w:t>Though we included the total population rather than restricting to adults, European cities experienced both positive and negative changes in NDVI over the study period, resulting in health estimates that were smaller in magnitude than those found by Barboza et al.</w:t>
      </w:r>
      <w:r w:rsidR="00DE4072">
        <w:rPr>
          <w:rFonts w:ascii="Times New Roman" w:hAnsi="Times New Roman" w:cs="Times New Roman"/>
          <w:color w:val="156082" w:themeColor="accent1"/>
        </w:rPr>
        <w:t xml:space="preserve"> </w:t>
      </w:r>
      <w:r w:rsidR="00DE4072" w:rsidRPr="00DE4072">
        <w:rPr>
          <w:rFonts w:ascii="Times New Roman" w:hAnsi="Times New Roman" w:cs="Times New Roman"/>
          <w:color w:val="156082" w:themeColor="accent1"/>
        </w:rPr>
        <w:t>Our use of total population may overestimate the health benefits of increased greenspace and health losses from decreases.</w:t>
      </w:r>
      <w:r w:rsidR="006B0D4F">
        <w:rPr>
          <w:rFonts w:ascii="Times New Roman" w:hAnsi="Times New Roman" w:cs="Times New Roman"/>
          <w:color w:val="156082" w:themeColor="accent1"/>
        </w:rPr>
        <w:t>”</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43B7D2E6" w14:textId="77777777" w:rsidR="009C309C" w:rsidRDefault="009C309C" w:rsidP="00A30749">
      <w:pPr>
        <w:ind w:left="720"/>
        <w:rPr>
          <w:rFonts w:ascii="Times New Roman" w:hAnsi="Times New Roman" w:cs="Times New Roman"/>
          <w:color w:val="156082" w:themeColor="accent1"/>
        </w:rPr>
      </w:pPr>
    </w:p>
    <w:p w14:paraId="20A07775" w14:textId="1ECB7764" w:rsidR="009C309C" w:rsidRPr="009C309C"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In this work,</w:t>
      </w:r>
      <w:r w:rsidR="00A30749" w:rsidRPr="009C309C">
        <w:rPr>
          <w:rFonts w:ascii="Times New Roman" w:hAnsi="Times New Roman" w:cs="Times New Roman"/>
          <w:color w:val="156082" w:themeColor="accent1"/>
        </w:rPr>
        <w:t xml:space="preserve"> </w:t>
      </w:r>
      <w:r w:rsidRPr="009C309C">
        <w:rPr>
          <w:rFonts w:ascii="Times New Roman" w:hAnsi="Times New Roman" w:cs="Times New Roman"/>
          <w:color w:val="156082" w:themeColor="accent1"/>
        </w:rPr>
        <w:t>we provide estimates of</w:t>
      </w:r>
      <w:r w:rsidR="00A30749" w:rsidRPr="009C309C">
        <w:rPr>
          <w:rFonts w:ascii="Times New Roman" w:hAnsi="Times New Roman" w:cs="Times New Roman"/>
          <w:color w:val="156082" w:themeColor="accent1"/>
        </w:rPr>
        <w:t xml:space="preserve"> how health has been impacted by changes</w:t>
      </w:r>
      <w:r w:rsidRPr="009C309C">
        <w:rPr>
          <w:rFonts w:ascii="Times New Roman" w:hAnsi="Times New Roman" w:cs="Times New Roman"/>
          <w:color w:val="156082" w:themeColor="accent1"/>
        </w:rPr>
        <w:t xml:space="preserve"> in NDVI more broadly</w:t>
      </w:r>
      <w:r w:rsidR="00A30749" w:rsidRPr="009C309C">
        <w:rPr>
          <w:rFonts w:ascii="Times New Roman" w:hAnsi="Times New Roman" w:cs="Times New Roman"/>
          <w:color w:val="156082" w:themeColor="accent1"/>
        </w:rPr>
        <w:t xml:space="preserve"> and not inferring </w:t>
      </w:r>
      <w:r w:rsidRPr="009C309C">
        <w:rPr>
          <w:rFonts w:ascii="Times New Roman" w:hAnsi="Times New Roman" w:cs="Times New Roman"/>
          <w:color w:val="156082" w:themeColor="accent1"/>
        </w:rPr>
        <w:t>the magnitude of the impact of these factors</w:t>
      </w:r>
      <w:r w:rsidR="00FC39FF">
        <w:rPr>
          <w:rFonts w:ascii="Times New Roman" w:hAnsi="Times New Roman" w:cs="Times New Roman"/>
          <w:color w:val="156082" w:themeColor="accent1"/>
        </w:rPr>
        <w:t xml:space="preserve">, </w:t>
      </w:r>
      <w:r w:rsidR="00FC39FF" w:rsidRPr="009C309C">
        <w:rPr>
          <w:rFonts w:ascii="Times New Roman" w:hAnsi="Times New Roman" w:cs="Times New Roman"/>
          <w:color w:val="156082" w:themeColor="accent1"/>
        </w:rPr>
        <w:t>beyond saying it’s a mix of weather, climate change, and urbanization</w:t>
      </w:r>
      <w:r w:rsidR="00A30749" w:rsidRPr="009C309C">
        <w:rPr>
          <w:rFonts w:ascii="Times New Roman" w:hAnsi="Times New Roman" w:cs="Times New Roman"/>
          <w:color w:val="156082" w:themeColor="accent1"/>
        </w:rPr>
        <w:t>.</w:t>
      </w:r>
      <w:r w:rsidRPr="009C309C">
        <w:rPr>
          <w:rFonts w:ascii="Times New Roman" w:hAnsi="Times New Roman" w:cs="Times New Roman"/>
          <w:color w:val="156082" w:themeColor="accent1"/>
        </w:rPr>
        <w:t xml:space="preserve"> </w:t>
      </w:r>
      <w:r w:rsidR="00C21B4C" w:rsidRPr="009C309C">
        <w:rPr>
          <w:rFonts w:ascii="Times New Roman" w:hAnsi="Times New Roman" w:cs="Times New Roman"/>
          <w:color w:val="156082" w:themeColor="accent1"/>
        </w:rPr>
        <w:t>To</w:t>
      </w:r>
      <w:r w:rsidRPr="009C309C">
        <w:rPr>
          <w:rFonts w:ascii="Times New Roman" w:hAnsi="Times New Roman" w:cs="Times New Roman"/>
          <w:color w:val="156082" w:themeColor="accent1"/>
        </w:rPr>
        <w:t xml:space="preserve"> attribute changes to these various factors we would need to incorporate many additional datasets beyond the scope of this project.</w:t>
      </w:r>
      <w:r w:rsidR="00FC39FF">
        <w:rPr>
          <w:rFonts w:ascii="Times New Roman" w:hAnsi="Times New Roman" w:cs="Times New Roman"/>
          <w:color w:val="156082" w:themeColor="accent1"/>
        </w:rPr>
        <w:t xml:space="preserve"> </w:t>
      </w:r>
    </w:p>
    <w:p w14:paraId="50EACB4E" w14:textId="77777777" w:rsidR="009C309C" w:rsidRPr="009C309C" w:rsidRDefault="009C309C" w:rsidP="00A30749">
      <w:pPr>
        <w:ind w:left="720"/>
        <w:rPr>
          <w:rFonts w:ascii="Times New Roman" w:hAnsi="Times New Roman" w:cs="Times New Roman"/>
          <w:color w:val="156082" w:themeColor="accent1"/>
        </w:rPr>
      </w:pPr>
    </w:p>
    <w:p w14:paraId="60052045" w14:textId="53E8138C" w:rsidR="00A30749" w:rsidRDefault="009C309C" w:rsidP="00A30749">
      <w:pPr>
        <w:ind w:left="720"/>
        <w:rPr>
          <w:rFonts w:ascii="Times New Roman" w:hAnsi="Times New Roman" w:cs="Times New Roman"/>
          <w:color w:val="156082" w:themeColor="accent1"/>
        </w:rPr>
      </w:pPr>
      <w:r w:rsidRPr="009C309C">
        <w:rPr>
          <w:rFonts w:ascii="Times New Roman" w:hAnsi="Times New Roman" w:cs="Times New Roman"/>
          <w:color w:val="156082" w:themeColor="accent1"/>
        </w:rPr>
        <w:t>To address your comment, we’ve added text to the discussion section about how this will be a direction for future work:</w:t>
      </w:r>
    </w:p>
    <w:p w14:paraId="63FBC799" w14:textId="77777777" w:rsidR="009C309C" w:rsidRPr="009C309C" w:rsidRDefault="009C309C" w:rsidP="00A30749">
      <w:pPr>
        <w:ind w:left="720"/>
        <w:rPr>
          <w:rFonts w:ascii="Times New Roman" w:hAnsi="Times New Roman" w:cs="Times New Roman"/>
          <w:color w:val="156082" w:themeColor="accent1"/>
        </w:rPr>
      </w:pPr>
    </w:p>
    <w:p w14:paraId="3177E40F" w14:textId="57ADF19D" w:rsidR="009C309C" w:rsidRPr="009C309C" w:rsidRDefault="009C309C" w:rsidP="009C309C">
      <w:pPr>
        <w:ind w:left="1440"/>
        <w:rPr>
          <w:rFonts w:ascii="Times New Roman" w:hAnsi="Times New Roman" w:cs="Times New Roman"/>
          <w:color w:val="156082" w:themeColor="accent1"/>
        </w:rPr>
      </w:pPr>
      <w:r w:rsidRPr="009C309C">
        <w:rPr>
          <w:rFonts w:ascii="Times New Roman" w:hAnsi="Times New Roman" w:cs="Times New Roman"/>
          <w:color w:val="156082" w:themeColor="accent1"/>
        </w:rPr>
        <w:t>“We aim to disentangle the impact of different drivers of changes in NDVI in future work to provide a better understanding of the impact of efforts to expand urban greenspace amidst climate change, urbanization, and meteorologic fluctuations.”</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Pr="008C7D67" w:rsidRDefault="00EB5FDE" w:rsidP="00EB5FDE">
      <w:pPr>
        <w:pStyle w:val="ListParagraph"/>
        <w:numPr>
          <w:ilvl w:val="0"/>
          <w:numId w:val="1"/>
        </w:numPr>
        <w:rPr>
          <w:rFonts w:ascii="Times New Roman" w:hAnsi="Times New Roman" w:cs="Times New Roman"/>
        </w:rPr>
      </w:pPr>
      <w:r w:rsidRPr="008C7D67">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682232E0" w14:textId="77777777" w:rsidR="003E5C21" w:rsidRDefault="00D545A5" w:rsidP="002F0B55">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3E5C21">
        <w:rPr>
          <w:rFonts w:ascii="Times New Roman" w:hAnsi="Times New Roman" w:cs="Times New Roman"/>
          <w:color w:val="156082" w:themeColor="accent1"/>
        </w:rPr>
        <w:t>In response to your comment, w</w:t>
      </w:r>
      <w:r>
        <w:rPr>
          <w:rFonts w:ascii="Times New Roman" w:hAnsi="Times New Roman" w:cs="Times New Roman"/>
          <w:color w:val="156082" w:themeColor="accent1"/>
        </w:rPr>
        <w:t xml:space="preserve">e have added an additional sensitivity analysis to the appendix comparing the </w:t>
      </w:r>
      <w:r w:rsidR="00876BAE">
        <w:rPr>
          <w:rFonts w:ascii="Times New Roman" w:hAnsi="Times New Roman" w:cs="Times New Roman"/>
          <w:color w:val="156082" w:themeColor="accent1"/>
        </w:rPr>
        <w:t xml:space="preserve">yearly </w:t>
      </w:r>
      <w:r>
        <w:rPr>
          <w:rFonts w:ascii="Times New Roman" w:hAnsi="Times New Roman" w:cs="Times New Roman"/>
          <w:color w:val="156082" w:themeColor="accent1"/>
        </w:rPr>
        <w:t xml:space="preserve">urban fraction of </w:t>
      </w:r>
      <w:r w:rsidR="00876BAE">
        <w:rPr>
          <w:rFonts w:ascii="Times New Roman" w:hAnsi="Times New Roman" w:cs="Times New Roman"/>
          <w:color w:val="156082" w:themeColor="accent1"/>
        </w:rPr>
        <w:t>each</w:t>
      </w:r>
      <w:r>
        <w:rPr>
          <w:rFonts w:ascii="Times New Roman" w:hAnsi="Times New Roman" w:cs="Times New Roman"/>
          <w:color w:val="156082" w:themeColor="accent1"/>
        </w:rPr>
        <w:t xml:space="preserve"> city using the MODIS landcover product</w:t>
      </w:r>
      <w:r w:rsidR="003E5C21">
        <w:rPr>
          <w:rFonts w:ascii="Times New Roman" w:hAnsi="Times New Roman" w:cs="Times New Roman"/>
          <w:color w:val="156082" w:themeColor="accent1"/>
        </w:rPr>
        <w:t xml:space="preserve"> and </w:t>
      </w:r>
      <w:r>
        <w:rPr>
          <w:rFonts w:ascii="Times New Roman" w:hAnsi="Times New Roman" w:cs="Times New Roman"/>
          <w:color w:val="156082" w:themeColor="accent1"/>
        </w:rPr>
        <w:t>NDVI</w:t>
      </w:r>
      <w:r w:rsidR="003E5C21">
        <w:rPr>
          <w:rFonts w:ascii="Times New Roman" w:hAnsi="Times New Roman" w:cs="Times New Roman"/>
          <w:color w:val="156082" w:themeColor="accent1"/>
        </w:rPr>
        <w:t>:</w:t>
      </w:r>
    </w:p>
    <w:p w14:paraId="30FE54FA" w14:textId="77777777" w:rsidR="003E5C21" w:rsidRDefault="003E5C21" w:rsidP="002F0B55">
      <w:pPr>
        <w:ind w:left="720"/>
        <w:rPr>
          <w:rFonts w:ascii="Times New Roman" w:hAnsi="Times New Roman" w:cs="Times New Roman"/>
          <w:color w:val="156082" w:themeColor="accent1"/>
        </w:rPr>
      </w:pPr>
    </w:p>
    <w:p w14:paraId="25A685E0" w14:textId="249DCC8B" w:rsidR="003E5C21" w:rsidRPr="003E5C21" w:rsidRDefault="003E5C21" w:rsidP="003E5C21">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E5C21">
        <w:rPr>
          <w:rFonts w:ascii="Times New Roman" w:hAnsi="Times New Roman" w:cs="Times New Roman"/>
          <w:color w:val="156082" w:themeColor="accent1"/>
        </w:rPr>
        <w:t xml:space="preserve">To explore the contribution of urbanization to changes in NDVI over time, we looked at the correlation between the proportion of a city that is urban or </w:t>
      </w:r>
      <w:proofErr w:type="gramStart"/>
      <w:r w:rsidRPr="003E5C21">
        <w:rPr>
          <w:rFonts w:ascii="Times New Roman" w:hAnsi="Times New Roman" w:cs="Times New Roman"/>
          <w:color w:val="156082" w:themeColor="accent1"/>
        </w:rPr>
        <w:t>built up</w:t>
      </w:r>
      <w:proofErr w:type="gramEnd"/>
      <w:r w:rsidRPr="003E5C21">
        <w:rPr>
          <w:rFonts w:ascii="Times New Roman" w:hAnsi="Times New Roman" w:cs="Times New Roman"/>
          <w:color w:val="156082" w:themeColor="accent1"/>
        </w:rPr>
        <w:t xml:space="preserve"> area and the corresponding NDVI value for each year in our study period (2014-2023)</w:t>
      </w:r>
      <w:r w:rsidR="00436B11">
        <w:rPr>
          <w:rFonts w:ascii="Times New Roman" w:hAnsi="Times New Roman" w:cs="Times New Roman"/>
          <w:color w:val="156082" w:themeColor="accent1"/>
        </w:rPr>
        <w:t xml:space="preserve"> (Fig. S7)</w:t>
      </w:r>
      <w:r w:rsidRPr="003E5C21">
        <w:rPr>
          <w:rFonts w:ascii="Times New Roman" w:hAnsi="Times New Roman" w:cs="Times New Roman"/>
          <w:color w:val="156082" w:themeColor="accent1"/>
        </w:rPr>
        <w:t xml:space="preserve">. We derived the urban fraction from NASA’s MODIS landcover dataset, available at a 500m resolution and accessed through Google Earth Engine. We used the University of Maryland’s classification system (‘LC_Type2’) and used pixels designated as “Urban and Built-up Lands: at least 30% impervious surface area including building materials, asphalt and vehicles” to define the urban fraction. We found a weak negative correlation between NDVI and the urban fraction (-0.312), indicating that greener cities generally have smaller fractions of urban or built-up land. While NDVI and urban fraction were </w:t>
      </w:r>
      <w:r w:rsidRPr="003E5C21">
        <w:rPr>
          <w:rFonts w:ascii="Times New Roman" w:hAnsi="Times New Roman" w:cs="Times New Roman"/>
          <w:color w:val="156082" w:themeColor="accent1"/>
        </w:rPr>
        <w:lastRenderedPageBreak/>
        <w:t xml:space="preserve">weakly correlated, we found no evidence of correlation between urban fraction and year (0.025), indicating that urbanization </w:t>
      </w:r>
      <w:r w:rsidR="003444B4">
        <w:rPr>
          <w:rFonts w:ascii="Times New Roman" w:hAnsi="Times New Roman" w:cs="Times New Roman"/>
          <w:color w:val="156082" w:themeColor="accent1"/>
        </w:rPr>
        <w:t xml:space="preserve">may </w:t>
      </w:r>
      <w:r w:rsidRPr="003E5C21">
        <w:rPr>
          <w:rFonts w:ascii="Times New Roman" w:hAnsi="Times New Roman" w:cs="Times New Roman"/>
          <w:color w:val="156082" w:themeColor="accent1"/>
        </w:rPr>
        <w:t>not</w:t>
      </w:r>
      <w:r w:rsidR="003444B4">
        <w:rPr>
          <w:rFonts w:ascii="Times New Roman" w:hAnsi="Times New Roman" w:cs="Times New Roman"/>
          <w:color w:val="156082" w:themeColor="accent1"/>
        </w:rPr>
        <w:t xml:space="preserve"> be</w:t>
      </w:r>
      <w:r w:rsidRPr="003E5C21">
        <w:rPr>
          <w:rFonts w:ascii="Times New Roman" w:hAnsi="Times New Roman" w:cs="Times New Roman"/>
          <w:color w:val="156082" w:themeColor="accent1"/>
        </w:rPr>
        <w:t xml:space="preserve"> a large contributor to changes in NDVI over the study period across </w:t>
      </w:r>
      <w:proofErr w:type="gramStart"/>
      <w:r w:rsidRPr="003E5C21">
        <w:rPr>
          <w:rFonts w:ascii="Times New Roman" w:hAnsi="Times New Roman" w:cs="Times New Roman"/>
          <w:color w:val="156082" w:themeColor="accent1"/>
        </w:rPr>
        <w:t>cities as a whole</w:t>
      </w:r>
      <w:proofErr w:type="gramEnd"/>
      <w:r w:rsidR="00436B11">
        <w:rPr>
          <w:rFonts w:ascii="Times New Roman" w:hAnsi="Times New Roman" w:cs="Times New Roman"/>
          <w:color w:val="156082" w:themeColor="accent1"/>
        </w:rPr>
        <w:t xml:space="preserve"> (Fig. S8)</w:t>
      </w:r>
      <w:r w:rsidRPr="003E5C21">
        <w:rPr>
          <w:rFonts w:ascii="Times New Roman" w:hAnsi="Times New Roman" w:cs="Times New Roman"/>
          <w:color w:val="156082" w:themeColor="accent1"/>
        </w:rPr>
        <w:t>. There is a mismatch in the spatial scale between our measurement of NDVI (100m) and the urban fraction (500m), which could also be contributing to the weak correlation that we observed.</w:t>
      </w:r>
      <w:r>
        <w:rPr>
          <w:rFonts w:ascii="Times New Roman" w:hAnsi="Times New Roman" w:cs="Times New Roman"/>
          <w:color w:val="156082" w:themeColor="accent1"/>
        </w:rPr>
        <w:t>”</w:t>
      </w:r>
    </w:p>
    <w:p w14:paraId="0874C37E" w14:textId="006A9854" w:rsidR="003573E7" w:rsidRPr="002F0B55" w:rsidRDefault="003573E7" w:rsidP="002F0B55">
      <w:pPr>
        <w:ind w:left="720"/>
        <w:rPr>
          <w:rFonts w:ascii="Times New Roman" w:hAnsi="Times New Roman" w:cs="Times New Roman"/>
          <w:color w:val="156082" w:themeColor="accent1"/>
        </w:rPr>
      </w:pP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316DF2E4"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w:t>
      </w:r>
      <w:r w:rsidR="00FD0291">
        <w:rPr>
          <w:rFonts w:ascii="Times New Roman" w:hAnsi="Times New Roman" w:cs="Times New Roman"/>
          <w:color w:val="156082" w:themeColor="accent1"/>
        </w:rPr>
        <w:t>t</w:t>
      </w:r>
      <w:r>
        <w:rPr>
          <w:rFonts w:ascii="Times New Roman" w:hAnsi="Times New Roman" w:cs="Times New Roman"/>
          <w:color w:val="156082" w:themeColor="accent1"/>
        </w:rPr>
        <w:t xml:space="preserve">o define city boundaries, which are based on built-up area and population density from 2019. We use 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1E25CBE" w14:textId="4F2AA54A" w:rsidR="006F2886" w:rsidRDefault="00213314"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r w:rsidR="00FD0291">
        <w:rPr>
          <w:rFonts w:ascii="Times New Roman" w:hAnsi="Times New Roman" w:cs="Times New Roman"/>
          <w:color w:val="156082" w:themeColor="accent1"/>
        </w:rPr>
        <w:t xml:space="preserve"> We have reorganized the methods section to make clearer the scale of the analysis:</w:t>
      </w:r>
    </w:p>
    <w:p w14:paraId="6811CCCB" w14:textId="0DEA7106" w:rsidR="00FD0291" w:rsidRDefault="00FD0291" w:rsidP="00BE19BC">
      <w:pPr>
        <w:ind w:left="720"/>
        <w:rPr>
          <w:rFonts w:ascii="Times New Roman" w:hAnsi="Times New Roman" w:cs="Times New Roman"/>
          <w:color w:val="156082" w:themeColor="accent1"/>
        </w:rPr>
      </w:pPr>
      <w:r>
        <w:rPr>
          <w:rFonts w:ascii="Times New Roman" w:hAnsi="Times New Roman" w:cs="Times New Roman"/>
          <w:color w:val="156082" w:themeColor="accent1"/>
        </w:rPr>
        <w:tab/>
      </w:r>
    </w:p>
    <w:p w14:paraId="467A1F20" w14:textId="128F5E5E" w:rsidR="00FD0291" w:rsidRPr="00BE19BC" w:rsidRDefault="00FD0291" w:rsidP="00FD0291">
      <w:pPr>
        <w:ind w:left="720" w:firstLine="720"/>
        <w:rPr>
          <w:rFonts w:ascii="Times New Roman" w:hAnsi="Times New Roman" w:cs="Times New Roman"/>
          <w:color w:val="156082" w:themeColor="accent1"/>
        </w:rPr>
      </w:pPr>
      <w:r>
        <w:rPr>
          <w:rFonts w:ascii="Times New Roman" w:hAnsi="Times New Roman" w:cs="Times New Roman"/>
          <w:color w:val="156082" w:themeColor="accent1"/>
        </w:rPr>
        <w:t>“</w:t>
      </w:r>
      <w:r w:rsidRPr="00FD0291">
        <w:rPr>
          <w:rFonts w:ascii="Times New Roman" w:hAnsi="Times New Roman" w:cs="Times New Roman"/>
          <w:color w:val="156082" w:themeColor="accent1"/>
        </w:rPr>
        <w:t>We calculated this value for each 100m pixel (</w:t>
      </w:r>
      <w:proofErr w:type="spellStart"/>
      <w:r w:rsidRPr="00FD0291">
        <w:rPr>
          <w:rFonts w:ascii="Times New Roman" w:hAnsi="Times New Roman" w:cs="Times New Roman"/>
          <w:color w:val="156082" w:themeColor="accent1"/>
        </w:rPr>
        <w:t>i</w:t>
      </w:r>
      <w:proofErr w:type="spellEnd"/>
      <w:r w:rsidRPr="00FD0291">
        <w:rPr>
          <w:rFonts w:ascii="Times New Roman" w:hAnsi="Times New Roman" w:cs="Times New Roman"/>
          <w:color w:val="156082" w:themeColor="accent1"/>
        </w:rPr>
        <w:t>)</w:t>
      </w:r>
      <w:r>
        <w:rPr>
          <w:rFonts w:ascii="Times New Roman" w:hAnsi="Times New Roman" w:cs="Times New Roman"/>
          <w:color w:val="156082" w:themeColor="accent1"/>
        </w:rPr>
        <w:t xml:space="preserve"> (Equation 2).”</w:t>
      </w: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77577011" w14:textId="77777777" w:rsidR="00F46C55" w:rsidRDefault="00F46C55" w:rsidP="00F46C55">
      <w:pPr>
        <w:pStyle w:val="ListParagraph"/>
        <w:rPr>
          <w:rFonts w:ascii="Times New Roman" w:hAnsi="Times New Roman" w:cs="Times New Roman"/>
        </w:rPr>
      </w:pPr>
    </w:p>
    <w:p w14:paraId="0078634F" w14:textId="34E09581" w:rsidR="00A84835" w:rsidRPr="002F6FA7" w:rsidRDefault="00A84835" w:rsidP="00F46C55">
      <w:pPr>
        <w:pStyle w:val="ListParagraph"/>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We found that NDVI was higher and more stable in European and North American cities. Because most epidemiological studies were conducted in these regions, there is uncertainty in the applicability of the exposure-response curve outside these regions where urban greenness levels and trends are different. This was stated to highlight the need for </w:t>
      </w:r>
      <w:r w:rsidR="002F6FA7" w:rsidRPr="002F6FA7">
        <w:rPr>
          <w:rFonts w:ascii="Times New Roman" w:hAnsi="Times New Roman" w:cs="Times New Roman"/>
          <w:color w:val="156082" w:themeColor="accent1"/>
        </w:rPr>
        <w:t xml:space="preserve">future </w:t>
      </w:r>
      <w:r w:rsidRPr="002F6FA7">
        <w:rPr>
          <w:rFonts w:ascii="Times New Roman" w:hAnsi="Times New Roman" w:cs="Times New Roman"/>
          <w:color w:val="156082" w:themeColor="accent1"/>
        </w:rPr>
        <w:t xml:space="preserve">epidemiologic studies in more diverse </w:t>
      </w:r>
      <w:r w:rsidR="002F6FA7" w:rsidRPr="002F6FA7">
        <w:rPr>
          <w:rFonts w:ascii="Times New Roman" w:hAnsi="Times New Roman" w:cs="Times New Roman"/>
          <w:color w:val="156082" w:themeColor="accent1"/>
        </w:rPr>
        <w:t>geographic settings</w:t>
      </w:r>
      <w:r w:rsidRPr="002F6FA7">
        <w:rPr>
          <w:rFonts w:ascii="Times New Roman" w:hAnsi="Times New Roman" w:cs="Times New Roman"/>
          <w:color w:val="156082" w:themeColor="accent1"/>
        </w:rPr>
        <w:t>.</w:t>
      </w:r>
      <w:r w:rsidR="002F6FA7" w:rsidRPr="002F6FA7">
        <w:rPr>
          <w:rFonts w:ascii="Times New Roman" w:hAnsi="Times New Roman" w:cs="Times New Roman"/>
          <w:color w:val="156082" w:themeColor="accent1"/>
        </w:rPr>
        <w:t xml:space="preserve"> In response to your comment, we have reworded this section of the abstract to be clearer:</w:t>
      </w:r>
    </w:p>
    <w:p w14:paraId="7C56AAE7" w14:textId="77777777" w:rsidR="002F6FA7" w:rsidRPr="002F6FA7" w:rsidRDefault="002F6FA7" w:rsidP="00F46C55">
      <w:pPr>
        <w:pStyle w:val="ListParagraph"/>
        <w:rPr>
          <w:rFonts w:ascii="Times New Roman" w:hAnsi="Times New Roman" w:cs="Times New Roman"/>
          <w:color w:val="156082" w:themeColor="accent1"/>
        </w:rPr>
      </w:pPr>
    </w:p>
    <w:p w14:paraId="6F955509" w14:textId="4CBAF9D2" w:rsidR="002F6FA7" w:rsidRPr="002F6FA7" w:rsidRDefault="002F6FA7" w:rsidP="002F6FA7">
      <w:pPr>
        <w:ind w:left="1440"/>
        <w:rPr>
          <w:rFonts w:ascii="Times New Roman" w:hAnsi="Times New Roman" w:cs="Times New Roman"/>
          <w:color w:val="156082" w:themeColor="accent1"/>
        </w:rPr>
      </w:pPr>
      <w:r w:rsidRPr="002F6FA7">
        <w:rPr>
          <w:rFonts w:ascii="Times New Roman" w:hAnsi="Times New Roman" w:cs="Times New Roman"/>
          <w:color w:val="156082" w:themeColor="accent1"/>
        </w:rPr>
        <w:t xml:space="preserve">“Health impact assessments of NDVI and all-cause mortality have largely been conducted in European and North American cities, where we found NDVI was </w:t>
      </w:r>
      <w:r w:rsidRPr="002F6FA7">
        <w:rPr>
          <w:rFonts w:ascii="Times New Roman" w:hAnsi="Times New Roman" w:cs="Times New Roman"/>
          <w:color w:val="156082" w:themeColor="accent1"/>
        </w:rPr>
        <w:lastRenderedPageBreak/>
        <w:t xml:space="preserve">generally higher and more stable. Our results highlight large heterogeneity in urban greenspace extent and variability across global cities and the importance of characterizing the relationship between health and NDVI in more diverse contexts.” </w:t>
      </w:r>
    </w:p>
    <w:p w14:paraId="09A2B530" w14:textId="77777777" w:rsidR="00A84835" w:rsidRPr="006777AE" w:rsidRDefault="00A84835" w:rsidP="006777AE">
      <w:pPr>
        <w:rPr>
          <w:rFonts w:ascii="Times New Roman" w:hAnsi="Times New Roman" w:cs="Times New Roman"/>
        </w:rPr>
      </w:pPr>
    </w:p>
    <w:p w14:paraId="31F4EA4D" w14:textId="2E712F7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0FF86E17" w14:textId="77777777" w:rsidR="00F46C55" w:rsidRPr="00F46C55" w:rsidRDefault="00F46C55" w:rsidP="00F46C55">
      <w:pPr>
        <w:pStyle w:val="ListParagraph"/>
        <w:rPr>
          <w:rFonts w:ascii="Times New Roman" w:hAnsi="Times New Roman" w:cs="Times New Roman"/>
        </w:rPr>
      </w:pPr>
    </w:p>
    <w:p w14:paraId="0D9E60E8" w14:textId="0D7BEAB2" w:rsidR="00F46C55" w:rsidRPr="00420118" w:rsidRDefault="00D76458" w:rsidP="00F46C55">
      <w:pPr>
        <w:pStyle w:val="ListParagraph"/>
        <w:rPr>
          <w:rFonts w:ascii="Times New Roman" w:hAnsi="Times New Roman" w:cs="Times New Roman"/>
          <w:color w:val="156082" w:themeColor="accent1"/>
        </w:rPr>
      </w:pPr>
      <w:r w:rsidRPr="00420118">
        <w:rPr>
          <w:rFonts w:ascii="Times New Roman" w:hAnsi="Times New Roman" w:cs="Times New Roman"/>
          <w:color w:val="156082" w:themeColor="accent1"/>
        </w:rPr>
        <w:t xml:space="preserve">The study we cite found that this was the general trend in developed countries and the case for many developing nations. </w:t>
      </w:r>
      <w:r w:rsidR="00420118">
        <w:rPr>
          <w:rFonts w:ascii="Times New Roman" w:hAnsi="Times New Roman" w:cs="Times New Roman"/>
          <w:color w:val="156082" w:themeColor="accent1"/>
        </w:rPr>
        <w:t>The current phrasing likely overstates the evidence in developing countries, and we</w:t>
      </w:r>
      <w:r w:rsidRPr="00420118">
        <w:rPr>
          <w:rFonts w:ascii="Times New Roman" w:hAnsi="Times New Roman" w:cs="Times New Roman"/>
          <w:color w:val="156082" w:themeColor="accent1"/>
        </w:rPr>
        <w:t xml:space="preserve"> have revised to reflect your comment:</w:t>
      </w:r>
    </w:p>
    <w:p w14:paraId="30E3C7DB" w14:textId="77777777" w:rsidR="00D76458" w:rsidRDefault="00D76458" w:rsidP="00F46C55">
      <w:pPr>
        <w:pStyle w:val="ListParagraph"/>
        <w:rPr>
          <w:rFonts w:ascii="Times New Roman" w:hAnsi="Times New Roman" w:cs="Times New Roman"/>
        </w:rPr>
      </w:pPr>
    </w:p>
    <w:p w14:paraId="4789DC38" w14:textId="52A812CA" w:rsidR="00D76458" w:rsidRPr="0011382F" w:rsidRDefault="00D76458" w:rsidP="00D76458">
      <w:pPr>
        <w:pStyle w:val="ListParagraph"/>
        <w:ind w:left="1440"/>
        <w:rPr>
          <w:rFonts w:ascii="Times New Roman" w:hAnsi="Times New Roman" w:cs="Times New Roman"/>
        </w:rPr>
      </w:pPr>
      <w:r w:rsidRPr="00D76458">
        <w:rPr>
          <w:rFonts w:ascii="Times New Roman" w:hAnsi="Times New Roman" w:cs="Times New Roman"/>
          <w:color w:val="156082" w:themeColor="accent1"/>
          <w:shd w:val="clear" w:color="auto" w:fill="FFFFFF"/>
        </w:rPr>
        <w:t>“While cities are responsible for over 80% of global greenhouse gas emissions,</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f34kFOr5","properties":{"formattedCitation":"\\super 2\\nosupersub{}","plainCitation":"2","noteIndex":0},"citationItems":[{"id":50,"uris":["http://zotero.org/users/10202395/items/YQP93BN8"],"itemData":{"id":50,"type":"article-journal","abstract":"Cities are blamed for the majority of greenhouse gas (GHG) emissions. So too are more affluent, highly urbanised countries. If all production- and consumption-based emissions that result from lifestyle and purchasing habits are included, urban residents and their associated affluence likely account for more than 80 per cent of the world’s GHG emissions. Attribution of GHG emissions should be refined. Apportioning responsibility can be misguided, as recent literature demonstrates that residents of denser city centres can emit half the GHG emissions of their suburban neighbours. It also fails to capture the enormous disparities within and across cities as emissions are lowest for poor cities and particularly low for the urban poor.","container-title":"Urbanisation","DOI":"10.1177/2455747120923557","ISSN":"2455-7471, 2456-3714","issue":"1","journalAbbreviation":"Urbanisation","language":"en","page":"43-62","source":"DOI.org (Crossref)","title":"Cities and Greenhouse Gas Emissions: Moving Forward","title-short":"Cities and Greenhouse Gas Emissions","volume":"5","author":[{"family":"Hoornweg","given":"Daniel"},{"family":"Sugar","given":"Lorraine"},{"family":"Gomez","given":"Claudia Lorena Trejos"}],"issued":{"date-parts":[["2020",5]]}}}],"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2</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 xml:space="preserve"> emissions per capita in developed nations tend to be lower in cities than in less dense communities due to more efficient transportation, energy production, and land use.</w:t>
      </w:r>
      <w:r w:rsidRPr="00D76458">
        <w:rPr>
          <w:rFonts w:ascii="Times New Roman" w:hAnsi="Times New Roman" w:cs="Times New Roman"/>
          <w:color w:val="156082" w:themeColor="accent1"/>
          <w:shd w:val="clear" w:color="auto" w:fill="FFFFFF"/>
        </w:rPr>
        <w:fldChar w:fldCharType="begin"/>
      </w:r>
      <w:r w:rsidRPr="00D76458">
        <w:rPr>
          <w:rFonts w:ascii="Times New Roman" w:hAnsi="Times New Roman" w:cs="Times New Roman"/>
          <w:color w:val="156082" w:themeColor="accent1"/>
          <w:shd w:val="clear" w:color="auto" w:fill="FFFFFF"/>
        </w:rPr>
        <w:instrText xml:space="preserve"> ADDIN ZOTERO_ITEM CSL_CITATION {"citationID":"CnAArXKK","properties":{"formattedCitation":"\\super 3\\nosupersub{}","plainCitation":"3","noteIndex":0},"citationItems":[{"id":781,"uris":["http://zotero.org/users/10202395/items/Y82FLAJZ"],"itemData":{"id":781,"type":"article-journal","abstract":"Abstract\n            \n              We use a globally consistent, time-resolved data set of CO\n              2\n              emission proxies to quantify urban CO\n              2\n              emissions in 91 cities. We decompose emission trends into contributions from changes in urban extent, population density and per capita emission. We find that urban CO\n              2\n              emissions are increasing everywhere but that the dominant contributors differ according to development level. A cluster analysis of factors shows that developing countries were dominated by cities with the rapid area and per capita CO\n              2\n              emissions increases. Cities in the developed world, by contrast, show slow area and per capita CO\n              2\n              emissions growth. China is an important intermediate case with rapid urban area growth combined with slower per capita CO\n              2\n              emissions growth. Urban per capita emissions are often lower than their national average for many developed countries, suggesting that urbanisation may reduce overall emissions. However, trends in per capita urban emissions are higher than their national equivalent almost everywhere, suggesting that urbanisation will become a more serious problem in the future. An important exception is China, whose per capita urban emissions are growing more slowly than the national value. We also see a negative correlation between trends in population density and per capita CO\n              2\n              emissions, highlighting a strong role for densification as a tool to reduce CO\n              2\n              emissions.","container-title":"npj Urban Sustainability","DOI":"10.1038/s42949-023-00084-2","ISSN":"2661-8001","issue":"1","journalAbbreviation":"npj Urban Sustain","language":"en","page":"6","source":"DOI.org (Crossref)","title":"On the impact of urbanisation on CO2 emissions","volume":"3","author":[{"family":"Luqman","given":"Muhammad"},{"family":"Rayner","given":"Peter J."},{"family":"Gurney","given":"Kevin R."}],"issued":{"date-parts":[["2023",2,16]]}}}],"schema":"https://github.com/citation-style-language/schema/raw/master/csl-citation.json"} </w:instrText>
      </w:r>
      <w:r w:rsidRPr="00D76458">
        <w:rPr>
          <w:rFonts w:ascii="Times New Roman" w:hAnsi="Times New Roman" w:cs="Times New Roman"/>
          <w:color w:val="156082" w:themeColor="accent1"/>
          <w:shd w:val="clear" w:color="auto" w:fill="FFFFFF"/>
        </w:rPr>
        <w:fldChar w:fldCharType="separate"/>
      </w:r>
      <w:r w:rsidRPr="00D76458">
        <w:rPr>
          <w:rFonts w:ascii="Times New Roman" w:hAnsi="Times New Roman" w:cs="Times New Roman"/>
          <w:color w:val="156082" w:themeColor="accent1"/>
          <w:vertAlign w:val="superscript"/>
        </w:rPr>
        <w:t>3</w:t>
      </w:r>
      <w:r w:rsidRPr="00D76458">
        <w:rPr>
          <w:rFonts w:ascii="Times New Roman" w:hAnsi="Times New Roman" w:cs="Times New Roman"/>
          <w:color w:val="156082" w:themeColor="accent1"/>
          <w:shd w:val="clear" w:color="auto" w:fill="FFFFFF"/>
        </w:rPr>
        <w:fldChar w:fldCharType="end"/>
      </w:r>
      <w:r w:rsidRPr="00D76458">
        <w:rPr>
          <w:rFonts w:ascii="Times New Roman" w:hAnsi="Times New Roman" w:cs="Times New Roman"/>
          <w:color w:val="156082" w:themeColor="accent1"/>
          <w:shd w:val="clear" w:color="auto" w:fill="FFFFFF"/>
        </w:rPr>
        <w:t>”</w:t>
      </w:r>
    </w:p>
    <w:p w14:paraId="1BCD4944" w14:textId="159A4F9F"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An explicit expression for that should be provided. Also, it is not clear which spatial resolution NDVI and population data have and how they are homogenized in the present analysis.</w:t>
      </w:r>
    </w:p>
    <w:p w14:paraId="41C804C1" w14:textId="77777777" w:rsidR="006777AE" w:rsidRDefault="006777AE" w:rsidP="006777AE">
      <w:pPr>
        <w:rPr>
          <w:rFonts w:ascii="Times New Roman" w:hAnsi="Times New Roman" w:cs="Times New Roman"/>
        </w:rPr>
      </w:pPr>
    </w:p>
    <w:p w14:paraId="2F2BB41C" w14:textId="35BE9063" w:rsidR="006777AE" w:rsidRDefault="006777AE" w:rsidP="006777AE">
      <w:pPr>
        <w:ind w:left="720"/>
        <w:rPr>
          <w:rFonts w:ascii="Times New Roman" w:hAnsi="Times New Roman" w:cs="Times New Roman"/>
          <w:color w:val="156082" w:themeColor="accent1"/>
        </w:rPr>
      </w:pPr>
      <w:r w:rsidRPr="006777AE">
        <w:rPr>
          <w:rFonts w:ascii="Times New Roman" w:hAnsi="Times New Roman" w:cs="Times New Roman"/>
          <w:color w:val="156082" w:themeColor="accent1"/>
        </w:rPr>
        <w:t>Thank you for your comment. We have added language to the methods section to add clarity to these points:</w:t>
      </w:r>
    </w:p>
    <w:p w14:paraId="5C3BDB73" w14:textId="77777777" w:rsidR="00B66A9C" w:rsidRDefault="00B66A9C" w:rsidP="006777AE">
      <w:pPr>
        <w:ind w:left="720"/>
        <w:rPr>
          <w:rFonts w:ascii="Times New Roman" w:hAnsi="Times New Roman" w:cs="Times New Roman"/>
          <w:color w:val="156082" w:themeColor="accent1"/>
        </w:rPr>
      </w:pPr>
    </w:p>
    <w:p w14:paraId="6FF48F81" w14:textId="383375C3" w:rsidR="00B66A9C" w:rsidRPr="006777AE" w:rsidRDefault="00B66A9C" w:rsidP="00B66A9C">
      <w:pPr>
        <w:ind w:left="1440"/>
        <w:rPr>
          <w:rFonts w:ascii="Times New Roman" w:hAnsi="Times New Roman" w:cs="Times New Roman"/>
          <w:color w:val="156082" w:themeColor="accent1"/>
        </w:rPr>
      </w:pPr>
      <w:r>
        <w:rPr>
          <w:rFonts w:ascii="Times New Roman" w:hAnsi="Times New Roman" w:cs="Times New Roman"/>
          <w:color w:val="156082" w:themeColor="accent1"/>
        </w:rPr>
        <w:t>“</w:t>
      </w:r>
      <w:r w:rsidRPr="00B66A9C">
        <w:rPr>
          <w:rFonts w:ascii="Times New Roman" w:hAnsi="Times New Roman" w:cs="Times New Roman"/>
          <w:color w:val="156082" w:themeColor="accent1"/>
        </w:rPr>
        <w:t>To calculate the PAF, we used the hazard ratio (</w:t>
      </w:r>
      <w:r w:rsidRPr="00B66A9C">
        <w:rPr>
          <w:rFonts w:ascii="Times New Roman" w:hAnsi="Times New Roman" w:cs="Times New Roman"/>
          <w:i/>
          <w:iCs/>
          <w:color w:val="156082" w:themeColor="accent1"/>
        </w:rPr>
        <w:t>HR</w:t>
      </w:r>
      <w:r w:rsidRPr="00B66A9C">
        <w:rPr>
          <w:rFonts w:ascii="Times New Roman" w:hAnsi="Times New Roman" w:cs="Times New Roman"/>
          <w:color w:val="156082" w:themeColor="accent1"/>
        </w:rPr>
        <w:t>) from a meta-analysis of the protective effect of NDVI on all-cause mortality, which found a pooled hazard ratio of 0.96 (95% confidence interval (CI): 0.94, 0.97) for each 0.1 increase in NDVI within 500m of a person’s home.</w:t>
      </w:r>
      <w:r>
        <w:rPr>
          <w:rFonts w:ascii="Times New Roman" w:hAnsi="Times New Roman" w:cs="Times New Roman"/>
          <w:color w:val="156082" w:themeColor="accent1"/>
        </w:rPr>
        <w:t>”</w:t>
      </w:r>
    </w:p>
    <w:p w14:paraId="4D7FF82C" w14:textId="77777777" w:rsidR="006777AE" w:rsidRPr="006777AE" w:rsidRDefault="006777AE" w:rsidP="006777AE">
      <w:pPr>
        <w:ind w:left="720"/>
        <w:rPr>
          <w:rFonts w:ascii="Times New Roman" w:hAnsi="Times New Roman" w:cs="Times New Roman"/>
          <w:color w:val="156082" w:themeColor="accent1"/>
        </w:rPr>
      </w:pPr>
    </w:p>
    <w:p w14:paraId="30324E36" w14:textId="47108902"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used the difference between the average 2014-2018 and 2019-2023 population-weighted greenest season NDVI to define changes in urban greenspace at the 100m pixel (</w:t>
      </w:r>
      <w:proofErr w:type="spellStart"/>
      <w:r w:rsidRPr="006777AE">
        <w:rPr>
          <w:rFonts w:ascii="Times New Roman" w:hAnsi="Times New Roman" w:cs="Times New Roman"/>
          <w:color w:val="156082" w:themeColor="accent1"/>
        </w:rPr>
        <w:t>i</w:t>
      </w:r>
      <w:proofErr w:type="spellEnd"/>
      <w:r w:rsidRPr="006777AE">
        <w:rPr>
          <w:rFonts w:ascii="Times New Roman" w:hAnsi="Times New Roman" w:cs="Times New Roman"/>
          <w:color w:val="156082" w:themeColor="accent1"/>
        </w:rPr>
        <w:t>) level to align with the resolution of our population dataset (</w:t>
      </w:r>
      <m:oMath>
        <m:r>
          <w:rPr>
            <w:rFonts w:ascii="Cambria Math" w:hAnsi="Cambria Math" w:cs="Times New Roman"/>
            <w:color w:val="156082" w:themeColor="accent1"/>
          </w:rPr>
          <m:t>ΔNDV</m:t>
        </m:r>
        <m:sSub>
          <m:sSubPr>
            <m:ctrlPr>
              <w:rPr>
                <w:rFonts w:ascii="Cambria Math" w:hAnsi="Cambria Math" w:cs="Times New Roman"/>
                <w:i/>
                <w:color w:val="156082" w:themeColor="accent1"/>
              </w:rPr>
            </m:ctrlPr>
          </m:sSubPr>
          <m:e>
            <m:r>
              <w:rPr>
                <w:rFonts w:ascii="Cambria Math" w:hAnsi="Cambria Math" w:cs="Times New Roman"/>
                <w:color w:val="156082" w:themeColor="accent1"/>
              </w:rPr>
              <m:t>I</m:t>
            </m:r>
          </m:e>
          <m:sub>
            <m:r>
              <w:rPr>
                <w:rFonts w:ascii="Cambria Math" w:hAnsi="Cambria Math" w:cs="Times New Roman"/>
                <w:color w:val="156082" w:themeColor="accent1"/>
              </w:rPr>
              <m:t>i</m:t>
            </m:r>
          </m:sub>
        </m:sSub>
      </m:oMath>
      <w:r w:rsidRPr="006777AE">
        <w:rPr>
          <w:rFonts w:ascii="Times New Roman" w:hAnsi="Times New Roman" w:cs="Times New Roman"/>
          <w:color w:val="156082" w:themeColor="accent1"/>
        </w:rPr>
        <w:t>).”</w:t>
      </w:r>
    </w:p>
    <w:p w14:paraId="60F5AC98" w14:textId="77777777" w:rsidR="006777AE" w:rsidRPr="006777AE" w:rsidRDefault="006777AE" w:rsidP="006777AE">
      <w:pPr>
        <w:ind w:left="720"/>
        <w:rPr>
          <w:rFonts w:ascii="Times New Roman" w:hAnsi="Times New Roman" w:cs="Times New Roman"/>
          <w:color w:val="156082" w:themeColor="accent1"/>
        </w:rPr>
      </w:pPr>
    </w:p>
    <w:p w14:paraId="1A89634A" w14:textId="418F46E0" w:rsidR="006777AE" w:rsidRPr="006777AE" w:rsidRDefault="006777AE" w:rsidP="006777AE">
      <w:pPr>
        <w:ind w:left="1440"/>
        <w:rPr>
          <w:rFonts w:ascii="Times New Roman" w:hAnsi="Times New Roman" w:cs="Times New Roman"/>
          <w:color w:val="156082" w:themeColor="accent1"/>
        </w:rPr>
      </w:pPr>
      <w:r w:rsidRPr="006777AE">
        <w:rPr>
          <w:rFonts w:ascii="Times New Roman" w:hAnsi="Times New Roman" w:cs="Times New Roman"/>
          <w:color w:val="156082" w:themeColor="accent1"/>
        </w:rPr>
        <w:t>“We then downscaled the NDVI dataset to the 100m resolution to align with our population dataset.”</w:t>
      </w:r>
    </w:p>
    <w:p w14:paraId="6D2DFD4F" w14:textId="77777777" w:rsidR="00994F5A" w:rsidRPr="0011382F" w:rsidRDefault="00994F5A" w:rsidP="00994F5A">
      <w:pPr>
        <w:pStyle w:val="ListParagraph"/>
        <w:rPr>
          <w:rFonts w:ascii="Times New Roman" w:hAnsi="Times New Roman" w:cs="Times New Roman"/>
        </w:rPr>
      </w:pPr>
    </w:p>
    <w:p w14:paraId="2D807F82" w14:textId="3764EDA9"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0ECB7AC" w14:textId="77777777" w:rsidR="00C402D7" w:rsidRPr="00D11967" w:rsidRDefault="00C402D7" w:rsidP="00C402D7">
      <w:pPr>
        <w:pStyle w:val="ListParagraph"/>
        <w:rPr>
          <w:rFonts w:ascii="Times New Roman" w:hAnsi="Times New Roman" w:cs="Times New Roman"/>
          <w:color w:val="156082" w:themeColor="accent1"/>
        </w:rPr>
      </w:pPr>
    </w:p>
    <w:p w14:paraId="67CCE85C" w14:textId="45B4DC3F" w:rsidR="00C402D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The dots represent cities. We’ve added text to the captions of Figure 3 and Figure 4 for clarity:</w:t>
      </w:r>
    </w:p>
    <w:p w14:paraId="5EC8A5A4" w14:textId="77777777" w:rsidR="00E733C0" w:rsidRPr="00D11967" w:rsidRDefault="00E733C0" w:rsidP="00C402D7">
      <w:pPr>
        <w:pStyle w:val="ListParagraph"/>
        <w:rPr>
          <w:rFonts w:ascii="Times New Roman" w:hAnsi="Times New Roman" w:cs="Times New Roman"/>
          <w:color w:val="156082" w:themeColor="accent1"/>
        </w:rPr>
      </w:pPr>
    </w:p>
    <w:p w14:paraId="23F2AE8B" w14:textId="579BDE50"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geographic region.”</w:t>
      </w:r>
    </w:p>
    <w:p w14:paraId="2653CC2A" w14:textId="6FEC85DC" w:rsidR="00C402D7" w:rsidRPr="00D11967" w:rsidRDefault="00C402D7" w:rsidP="00C402D7">
      <w:pPr>
        <w:pStyle w:val="ListParagraph"/>
        <w:rPr>
          <w:rFonts w:ascii="Times New Roman" w:hAnsi="Times New Roman" w:cs="Times New Roman"/>
          <w:color w:val="156082" w:themeColor="accent1"/>
        </w:rPr>
      </w:pPr>
      <w:r w:rsidRPr="00D11967">
        <w:rPr>
          <w:rFonts w:ascii="Times New Roman" w:hAnsi="Times New Roman" w:cs="Times New Roman"/>
          <w:color w:val="156082" w:themeColor="accent1"/>
        </w:rPr>
        <w:tab/>
        <w:t>“</w:t>
      </w:r>
      <w:r w:rsidRPr="00D11967">
        <w:rPr>
          <w:rFonts w:ascii="Times New Roman" w:hAnsi="Times New Roman" w:cs="Times New Roman"/>
          <w:i/>
          <w:iCs/>
          <w:color w:val="156082" w:themeColor="accent1"/>
        </w:rPr>
        <w:t>Each dot represents a city, colored by climate classification.”</w:t>
      </w:r>
    </w:p>
    <w:p w14:paraId="056EB3E2" w14:textId="77777777" w:rsidR="00BB7C39" w:rsidRPr="00BB7C39" w:rsidRDefault="00BB7C39" w:rsidP="00BB7C39">
      <w:pPr>
        <w:rPr>
          <w:rFonts w:ascii="Times New Roman" w:hAnsi="Times New Roman" w:cs="Times New Roman"/>
        </w:rPr>
      </w:pPr>
    </w:p>
    <w:p w14:paraId="35A874D8" w14:textId="3C63450B"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lastRenderedPageBreak/>
        <w:t>Line 309: is the IQR: 0.13 – 8.5?</w:t>
      </w:r>
    </w:p>
    <w:p w14:paraId="773AED24" w14:textId="77777777" w:rsidR="00E733C0" w:rsidRDefault="00E733C0" w:rsidP="00E733C0">
      <w:pPr>
        <w:pStyle w:val="ListParagraph"/>
        <w:rPr>
          <w:rFonts w:ascii="Times New Roman" w:hAnsi="Times New Roman" w:cs="Times New Roman"/>
        </w:rPr>
      </w:pPr>
    </w:p>
    <w:p w14:paraId="1CDEE375" w14:textId="5350F23F" w:rsidR="00E733C0" w:rsidRDefault="00E733C0" w:rsidP="00E733C0">
      <w:pPr>
        <w:pStyle w:val="ListParagraph"/>
        <w:rPr>
          <w:rFonts w:ascii="Times New Roman" w:hAnsi="Times New Roman" w:cs="Times New Roman"/>
          <w:color w:val="156082" w:themeColor="accent1"/>
        </w:rPr>
      </w:pPr>
      <w:r w:rsidRPr="00E733C0">
        <w:rPr>
          <w:rFonts w:ascii="Times New Roman" w:hAnsi="Times New Roman" w:cs="Times New Roman"/>
          <w:color w:val="156082" w:themeColor="accent1"/>
        </w:rPr>
        <w:t>Because this was reporting fewer deaths, we had arranged the IQR from 8.5-0.13. In response to your comment, we have rearranged from 0.13-8.5,</w:t>
      </w:r>
    </w:p>
    <w:p w14:paraId="3D299D4A" w14:textId="77777777" w:rsidR="00E733C0" w:rsidRPr="00E733C0" w:rsidRDefault="00E733C0" w:rsidP="00E733C0">
      <w:pPr>
        <w:pStyle w:val="ListParagraph"/>
        <w:rPr>
          <w:rFonts w:ascii="Times New Roman" w:hAnsi="Times New Roman" w:cs="Times New Roman"/>
          <w:color w:val="156082" w:themeColor="accent1"/>
        </w:rPr>
      </w:pPr>
    </w:p>
    <w:p w14:paraId="7DE134EB" w14:textId="5464F6C8" w:rsidR="00E733C0" w:rsidRPr="00E733C0" w:rsidRDefault="00E733C0" w:rsidP="00E733C0">
      <w:pPr>
        <w:pStyle w:val="ListParagraph"/>
        <w:ind w:left="1440"/>
        <w:rPr>
          <w:rFonts w:ascii="Times New Roman" w:hAnsi="Times New Roman" w:cs="Times New Roman"/>
          <w:color w:val="156082" w:themeColor="accent1"/>
        </w:rPr>
      </w:pPr>
      <w:r w:rsidRPr="00E733C0">
        <w:rPr>
          <w:rFonts w:ascii="Times New Roman" w:hAnsi="Times New Roman" w:cs="Times New Roman"/>
          <w:color w:val="156082" w:themeColor="accent1"/>
        </w:rPr>
        <w:t>“Eastern Asia had a median reduction of 4.72 (IQR: 0.13, 8.52) annual premature deaths per 100,000 population…”</w:t>
      </w:r>
    </w:p>
    <w:p w14:paraId="56035FA4" w14:textId="77777777" w:rsidR="00BB7C39" w:rsidRPr="00BB7C39" w:rsidRDefault="00BB7C39" w:rsidP="00BB7C39">
      <w:pPr>
        <w:rPr>
          <w:rFonts w:ascii="Times New Roman" w:hAnsi="Times New Roman" w:cs="Times New Roman"/>
        </w:rPr>
      </w:pPr>
    </w:p>
    <w:p w14:paraId="3B758604" w14:textId="4FC24FE4" w:rsidR="004016F1" w:rsidRPr="004016F1" w:rsidRDefault="00EB5FDE" w:rsidP="004016F1">
      <w:pPr>
        <w:pStyle w:val="ListParagraph"/>
        <w:numPr>
          <w:ilvl w:val="1"/>
          <w:numId w:val="5"/>
        </w:numPr>
        <w:rPr>
          <w:rFonts w:ascii="Times New Roman" w:hAnsi="Times New Roman" w:cs="Times New Roman"/>
        </w:rPr>
      </w:pPr>
      <w:r w:rsidRPr="0011382F">
        <w:rPr>
          <w:rFonts w:ascii="Times New Roman" w:hAnsi="Times New Roman" w:cs="Times New Roman"/>
        </w:rPr>
        <w:t>Line 319: this section is confusing. What does a median change in mortality of 0.01 fewer means?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2648589F" w14:textId="77777777" w:rsidR="00BB7C39" w:rsidRDefault="00BB7C39" w:rsidP="00BB7C39">
      <w:pPr>
        <w:pStyle w:val="ListParagraph"/>
        <w:rPr>
          <w:rFonts w:ascii="Times New Roman" w:hAnsi="Times New Roman" w:cs="Times New Roman"/>
        </w:rPr>
      </w:pPr>
    </w:p>
    <w:p w14:paraId="63A3BDF9" w14:textId="77777777" w:rsidR="004016F1" w:rsidRPr="004016F1" w:rsidRDefault="002D2B78"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Thank you for your comment. </w:t>
      </w:r>
      <w:r w:rsidR="004016F1" w:rsidRPr="004016F1">
        <w:rPr>
          <w:rFonts w:ascii="Times New Roman" w:hAnsi="Times New Roman" w:cs="Times New Roman"/>
          <w:color w:val="156082" w:themeColor="accent1"/>
        </w:rPr>
        <w:t>We have reworded the beginning of this paragraph as well as moved the “deaths per 100,000” before the ranges to make this section easier to read. The changes in NDVI refer to the changes reported earlier in the paper.</w:t>
      </w:r>
    </w:p>
    <w:p w14:paraId="5ABE475E" w14:textId="77777777" w:rsidR="004016F1" w:rsidRPr="004016F1" w:rsidRDefault="004016F1" w:rsidP="002D2B78">
      <w:pPr>
        <w:pStyle w:val="ListParagraph"/>
        <w:tabs>
          <w:tab w:val="left" w:pos="4272"/>
        </w:tabs>
        <w:rPr>
          <w:rFonts w:ascii="Times New Roman" w:hAnsi="Times New Roman" w:cs="Times New Roman"/>
          <w:color w:val="156082" w:themeColor="accent1"/>
        </w:rPr>
      </w:pPr>
    </w:p>
    <w:p w14:paraId="7D53C066" w14:textId="115393D3" w:rsidR="004016F1" w:rsidRPr="004016F1" w:rsidRDefault="004016F1" w:rsidP="004016F1">
      <w:pPr>
        <w:pStyle w:val="ListParagraph"/>
        <w:tabs>
          <w:tab w:val="left" w:pos="4272"/>
        </w:tabs>
        <w:ind w:left="1440"/>
        <w:rPr>
          <w:rFonts w:ascii="Times New Roman" w:hAnsi="Times New Roman" w:cs="Times New Roman"/>
          <w:color w:val="156082" w:themeColor="accent1"/>
        </w:rPr>
      </w:pPr>
      <w:r w:rsidRPr="004016F1">
        <w:rPr>
          <w:rFonts w:ascii="Times New Roman" w:hAnsi="Times New Roman" w:cs="Times New Roman"/>
          <w:color w:val="156082" w:themeColor="accent1"/>
        </w:rPr>
        <w:t>“We also considered NDVI-associated mortality changes by climate classification. Arid cities had stable NDVI values over time, and this was reflected in the median associated changes in mortality, which was very close to zero at 0.01 fewer deaths per 100,000 (range: 12.90 fewer to 12.14 more) (Fig. 5B).”</w:t>
      </w:r>
    </w:p>
    <w:p w14:paraId="455D5148" w14:textId="77777777" w:rsidR="004016F1" w:rsidRPr="004016F1" w:rsidRDefault="004016F1" w:rsidP="004016F1">
      <w:pPr>
        <w:tabs>
          <w:tab w:val="left" w:pos="4272"/>
        </w:tabs>
        <w:rPr>
          <w:rFonts w:ascii="Times New Roman" w:hAnsi="Times New Roman" w:cs="Times New Roman"/>
          <w:color w:val="156082" w:themeColor="accent1"/>
        </w:rPr>
      </w:pPr>
    </w:p>
    <w:p w14:paraId="13BF27CB" w14:textId="6D8FEBFE" w:rsidR="004016F1" w:rsidRPr="004016F1" w:rsidRDefault="004016F1" w:rsidP="002D2B78">
      <w:pPr>
        <w:pStyle w:val="ListParagraph"/>
        <w:tabs>
          <w:tab w:val="left" w:pos="4272"/>
        </w:tabs>
        <w:rPr>
          <w:rFonts w:ascii="Times New Roman" w:hAnsi="Times New Roman" w:cs="Times New Roman"/>
          <w:color w:val="156082" w:themeColor="accent1"/>
        </w:rPr>
      </w:pPr>
      <w:r w:rsidRPr="004016F1">
        <w:rPr>
          <w:rFonts w:ascii="Times New Roman" w:hAnsi="Times New Roman" w:cs="Times New Roman"/>
          <w:color w:val="156082" w:themeColor="accent1"/>
        </w:rPr>
        <w:t xml:space="preserve">Because we are averaging across all cities within a climate classification or region, it is hard to contextualize the NDVI changes. For example, if they were to increase from 0.0 to 0.1 this would mean that the area went from urban or barren land to sparsely vegetated, while an increase from 0.3 to 0.4 would represent an increase in the density or health (more green leaves) of the vegetation. We are averaging spatially within cities and also across all cities within these groupings so there is no easy interpretation of this increase.  </w:t>
      </w:r>
    </w:p>
    <w:p w14:paraId="1B2E9364" w14:textId="77777777" w:rsidR="004016F1" w:rsidRDefault="004016F1" w:rsidP="002D2B78">
      <w:pPr>
        <w:pStyle w:val="ListParagraph"/>
        <w:tabs>
          <w:tab w:val="left" w:pos="4272"/>
        </w:tabs>
        <w:rPr>
          <w:rFonts w:ascii="Times New Roman" w:hAnsi="Times New Roman" w:cs="Times New Roman"/>
        </w:rPr>
      </w:pPr>
    </w:p>
    <w:p w14:paraId="3B1208B5" w14:textId="39510C59" w:rsidR="00BB7C39" w:rsidRDefault="00EB5FDE" w:rsidP="00BB7C39">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7F794B4C" w14:textId="77777777" w:rsidR="000B6786" w:rsidRDefault="000B6786" w:rsidP="000B6786">
      <w:pPr>
        <w:pStyle w:val="ListParagraph"/>
        <w:rPr>
          <w:rFonts w:ascii="Times New Roman" w:hAnsi="Times New Roman" w:cs="Times New Roman"/>
        </w:rPr>
      </w:pPr>
    </w:p>
    <w:p w14:paraId="731AE814" w14:textId="77777777" w:rsidR="000B6786" w:rsidRPr="000B6786" w:rsidRDefault="000B6786" w:rsidP="000B6786">
      <w:pPr>
        <w:pStyle w:val="ListParagraph"/>
        <w:rPr>
          <w:rFonts w:ascii="Times New Roman" w:hAnsi="Times New Roman" w:cs="Times New Roman"/>
          <w:color w:val="156082" w:themeColor="accent1"/>
        </w:rPr>
      </w:pPr>
      <w:r w:rsidRPr="000B6786">
        <w:rPr>
          <w:rFonts w:ascii="Times New Roman" w:hAnsi="Times New Roman" w:cs="Times New Roman"/>
          <w:color w:val="156082" w:themeColor="accent1"/>
        </w:rPr>
        <w:t>We have added text to be more explicit about the interpretation of this wording.</w:t>
      </w:r>
    </w:p>
    <w:p w14:paraId="2184A28F" w14:textId="77777777" w:rsidR="000B6786" w:rsidRPr="000B6786" w:rsidRDefault="000B6786" w:rsidP="000B6786">
      <w:pPr>
        <w:pStyle w:val="ListParagraph"/>
        <w:rPr>
          <w:rFonts w:ascii="Times New Roman" w:hAnsi="Times New Roman" w:cs="Times New Roman"/>
          <w:color w:val="156082" w:themeColor="accent1"/>
        </w:rPr>
      </w:pPr>
    </w:p>
    <w:p w14:paraId="5B614F42" w14:textId="2487E88C" w:rsidR="000B6786" w:rsidRPr="000B6786" w:rsidRDefault="000B6786" w:rsidP="000B6786">
      <w:pPr>
        <w:pStyle w:val="ListParagraph"/>
        <w:ind w:left="1440"/>
        <w:rPr>
          <w:rFonts w:ascii="Times New Roman" w:hAnsi="Times New Roman" w:cs="Times New Roman"/>
          <w:color w:val="156082" w:themeColor="accent1"/>
        </w:rPr>
      </w:pPr>
      <w:r w:rsidRPr="000B6786">
        <w:rPr>
          <w:rFonts w:ascii="Times New Roman" w:hAnsi="Times New Roman" w:cs="Times New Roman"/>
          <w:color w:val="156082" w:themeColor="accent1"/>
        </w:rPr>
        <w:t xml:space="preserve">“The premature mortality impact from urban greenspace change was not evenly distributed around the world, with fewer associated deaths in areas that experience increases in NDVI across the time periods and more associated deaths in areas where NDVI decreased (Fig. 5A). The range in associated mortality from greenspace changes spanned fewer to more deaths, reflecting that there were cities across all regions that experienced both increases and decreases in NDVI.” </w:t>
      </w:r>
    </w:p>
    <w:p w14:paraId="3A43188F" w14:textId="77777777" w:rsidR="00BB7C39" w:rsidRPr="0011382F" w:rsidRDefault="00BB7C39" w:rsidP="00BB7C39">
      <w:pPr>
        <w:pStyle w:val="ListParagraph"/>
        <w:rPr>
          <w:rFonts w:ascii="Times New Roman" w:hAnsi="Times New Roman" w:cs="Times New Roman"/>
        </w:rPr>
      </w:pPr>
    </w:p>
    <w:p w14:paraId="34766337" w14:textId="454FEF2D"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1CB7C30F" w14:textId="77777777" w:rsidR="005C7693" w:rsidRDefault="005C7693" w:rsidP="005C7693">
      <w:pPr>
        <w:pStyle w:val="ListParagraph"/>
        <w:rPr>
          <w:rFonts w:ascii="Times New Roman" w:hAnsi="Times New Roman" w:cs="Times New Roman"/>
        </w:rPr>
      </w:pPr>
    </w:p>
    <w:p w14:paraId="5E9ADA4F" w14:textId="7186E29A" w:rsidR="005C7693" w:rsidRPr="005C7693" w:rsidRDefault="005C7693" w:rsidP="005C7693">
      <w:pPr>
        <w:pStyle w:val="ListParagraph"/>
        <w:rPr>
          <w:rFonts w:ascii="Times New Roman" w:hAnsi="Times New Roman" w:cs="Times New Roman"/>
          <w:color w:val="156082" w:themeColor="accent1"/>
        </w:rPr>
      </w:pPr>
      <w:r w:rsidRPr="005C7693">
        <w:rPr>
          <w:rFonts w:ascii="Times New Roman" w:hAnsi="Times New Roman" w:cs="Times New Roman"/>
          <w:color w:val="156082" w:themeColor="accent1"/>
        </w:rPr>
        <w:t>We have changed the figure caption to:</w:t>
      </w:r>
    </w:p>
    <w:p w14:paraId="24CDDD3F" w14:textId="77777777" w:rsidR="005C7693" w:rsidRPr="005C7693" w:rsidRDefault="005C7693" w:rsidP="005C7693">
      <w:pPr>
        <w:pStyle w:val="ListParagraph"/>
        <w:rPr>
          <w:rFonts w:ascii="Times New Roman" w:hAnsi="Times New Roman" w:cs="Times New Roman"/>
          <w:color w:val="156082" w:themeColor="accent1"/>
        </w:rPr>
      </w:pPr>
    </w:p>
    <w:p w14:paraId="04FDC446" w14:textId="3FEBE425" w:rsidR="005C7693" w:rsidRPr="005C7693" w:rsidRDefault="005C7693" w:rsidP="005C7693">
      <w:pPr>
        <w:pStyle w:val="ListParagraph"/>
        <w:ind w:left="1440"/>
        <w:rPr>
          <w:rFonts w:ascii="Times New Roman" w:hAnsi="Times New Roman" w:cs="Times New Roman"/>
          <w:color w:val="156082" w:themeColor="accent1"/>
        </w:rPr>
      </w:pPr>
      <w:r w:rsidRPr="005C7693">
        <w:rPr>
          <w:rFonts w:ascii="Times New Roman" w:hAnsi="Times New Roman" w:cs="Times New Roman"/>
          <w:i/>
          <w:iCs/>
          <w:color w:val="156082" w:themeColor="accent1"/>
        </w:rPr>
        <w:t>“Changes in city-level mortality per 100,000 population associated with changes in average population-weighted peak season Normalized Difference Vegetation Index (NDVI) from 2014-2018 to 2019-2023 to the 2020 population, by geographical region (panel A) and climate classification (panel B).”</w:t>
      </w:r>
    </w:p>
    <w:p w14:paraId="068B51E9" w14:textId="77777777" w:rsidR="00BB7C39" w:rsidRPr="00BB7C39" w:rsidRDefault="00BB7C39" w:rsidP="00BB7C39">
      <w:pPr>
        <w:ind w:left="360"/>
        <w:rPr>
          <w:rFonts w:ascii="Times New Roman" w:hAnsi="Times New Roman" w:cs="Times New Roman"/>
        </w:rPr>
      </w:pPr>
    </w:p>
    <w:p w14:paraId="336E8716" w14:textId="2AB945B2" w:rsidR="00BB7C39" w:rsidRPr="00FD3172" w:rsidRDefault="00EB5FDE" w:rsidP="004567F1">
      <w:pPr>
        <w:pStyle w:val="ListParagraph"/>
        <w:numPr>
          <w:ilvl w:val="1"/>
          <w:numId w:val="5"/>
        </w:numPr>
        <w:rPr>
          <w:rFonts w:ascii="Times New Roman" w:hAnsi="Times New Roman" w:cs="Times New Roman"/>
        </w:rPr>
      </w:pPr>
      <w:r w:rsidRPr="00FD3172">
        <w:rPr>
          <w:rFonts w:ascii="Times New Roman" w:hAnsi="Times New Roman" w:cs="Times New Roman"/>
        </w:rPr>
        <w:t>Line 385: the impact on individual cities would be very relevant to be discussed and possibly compared with cities in the same region that do not experience such changes.</w:t>
      </w:r>
    </w:p>
    <w:p w14:paraId="156D6229" w14:textId="77777777" w:rsidR="00150438" w:rsidRDefault="00150438" w:rsidP="00150438">
      <w:pPr>
        <w:pStyle w:val="ListParagraph"/>
        <w:rPr>
          <w:rFonts w:ascii="Times New Roman" w:hAnsi="Times New Roman" w:cs="Times New Roman"/>
        </w:rPr>
      </w:pPr>
    </w:p>
    <w:p w14:paraId="6DDDE817" w14:textId="3D70CDC1" w:rsidR="00150438" w:rsidRPr="00150438" w:rsidRDefault="00150438" w:rsidP="00150438">
      <w:pPr>
        <w:pStyle w:val="ListParagraph"/>
        <w:rPr>
          <w:rFonts w:ascii="Times New Roman" w:hAnsi="Times New Roman" w:cs="Times New Roman"/>
          <w:color w:val="156082" w:themeColor="accent1"/>
        </w:rPr>
      </w:pPr>
      <w:r w:rsidRPr="00150438">
        <w:rPr>
          <w:rFonts w:ascii="Times New Roman" w:hAnsi="Times New Roman" w:cs="Times New Roman"/>
          <w:color w:val="156082" w:themeColor="accent1"/>
        </w:rPr>
        <w:t>Thank you for your comment. In response to your suggestion, we have added text to the results section, highlighting regional outliers in greenspace change:</w:t>
      </w:r>
    </w:p>
    <w:p w14:paraId="220D84C4" w14:textId="77777777" w:rsidR="00150438" w:rsidRPr="00150438" w:rsidRDefault="00150438" w:rsidP="00150438">
      <w:pPr>
        <w:pStyle w:val="ListParagraph"/>
        <w:rPr>
          <w:rFonts w:ascii="Times New Roman" w:hAnsi="Times New Roman" w:cs="Times New Roman"/>
          <w:color w:val="156082" w:themeColor="accent1"/>
        </w:rPr>
      </w:pPr>
    </w:p>
    <w:p w14:paraId="41157E38" w14:textId="642CFF7F" w:rsidR="003933D2" w:rsidRPr="00150438" w:rsidRDefault="00150438" w:rsidP="00150438">
      <w:pPr>
        <w:pStyle w:val="ListParagraph"/>
        <w:ind w:left="1440"/>
        <w:rPr>
          <w:rFonts w:ascii="Times New Roman" w:hAnsi="Times New Roman" w:cs="Times New Roman"/>
          <w:color w:val="156082" w:themeColor="accent1"/>
        </w:rPr>
      </w:pPr>
      <w:r w:rsidRPr="00150438">
        <w:rPr>
          <w:rFonts w:ascii="Times New Roman" w:hAnsi="Times New Roman" w:cs="Times New Roman"/>
          <w:color w:val="156082" w:themeColor="accent1"/>
        </w:rPr>
        <w:t xml:space="preserve">“There were many outlier cities across several regions. Five Venezuelan cities: Barcelona, Maturin, Barquisimeto, Maracay, and Valencia had increases in NDVI across the two periods despite a general decline in urban greenspace across Latin America and the Caribbean. </w:t>
      </w:r>
      <w:proofErr w:type="spellStart"/>
      <w:r w:rsidRPr="00150438">
        <w:rPr>
          <w:rFonts w:ascii="Times New Roman" w:hAnsi="Times New Roman" w:cs="Times New Roman"/>
          <w:color w:val="156082" w:themeColor="accent1"/>
        </w:rPr>
        <w:t>Buram</w:t>
      </w:r>
      <w:proofErr w:type="spellEnd"/>
      <w:r w:rsidRPr="00150438">
        <w:rPr>
          <w:rFonts w:ascii="Times New Roman" w:hAnsi="Times New Roman" w:cs="Times New Roman"/>
          <w:color w:val="156082" w:themeColor="accent1"/>
        </w:rPr>
        <w:t xml:space="preserve">, Sudan and Gonda, India were also positive greenspace outliers in the Northern Africa and Southern Asia regions, respectively. In contrast, many cities were negative greenspace outliers in their regions including Auckland, New Zealand; San Antonio and Providence, United States;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Indonesia; Lakhimpur, India;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Macedonia; and Dortmund and Wuppertal, Germany. There is likely a mix of driving factors contributing to each of these cities’ greenspace changes. Some of the negative outliers such as Auckland, San Antonio, </w:t>
      </w:r>
      <w:proofErr w:type="spellStart"/>
      <w:r w:rsidRPr="00150438">
        <w:rPr>
          <w:rFonts w:ascii="Times New Roman" w:hAnsi="Times New Roman" w:cs="Times New Roman"/>
          <w:color w:val="156082" w:themeColor="accent1"/>
        </w:rPr>
        <w:t>Mataram</w:t>
      </w:r>
      <w:proofErr w:type="spellEnd"/>
      <w:r w:rsidRPr="00150438">
        <w:rPr>
          <w:rFonts w:ascii="Times New Roman" w:hAnsi="Times New Roman" w:cs="Times New Roman"/>
          <w:color w:val="156082" w:themeColor="accent1"/>
        </w:rPr>
        <w:t xml:space="preserve">, </w:t>
      </w:r>
      <w:proofErr w:type="spellStart"/>
      <w:r w:rsidRPr="00150438">
        <w:rPr>
          <w:rFonts w:ascii="Times New Roman" w:hAnsi="Times New Roman" w:cs="Times New Roman"/>
          <w:color w:val="156082" w:themeColor="accent1"/>
        </w:rPr>
        <w:t>Lakhimpu</w:t>
      </w:r>
      <w:proofErr w:type="spellEnd"/>
      <w:r w:rsidRPr="00150438">
        <w:rPr>
          <w:rFonts w:ascii="Times New Roman" w:hAnsi="Times New Roman" w:cs="Times New Roman"/>
          <w:color w:val="156082" w:themeColor="accent1"/>
        </w:rPr>
        <w:t xml:space="preserve">, and </w:t>
      </w:r>
      <w:proofErr w:type="spellStart"/>
      <w:r w:rsidRPr="00150438">
        <w:rPr>
          <w:rFonts w:ascii="Times New Roman" w:hAnsi="Times New Roman" w:cs="Times New Roman"/>
          <w:color w:val="156082" w:themeColor="accent1"/>
        </w:rPr>
        <w:t>Drachevo</w:t>
      </w:r>
      <w:proofErr w:type="spellEnd"/>
      <w:r w:rsidRPr="00150438">
        <w:rPr>
          <w:rFonts w:ascii="Times New Roman" w:hAnsi="Times New Roman" w:cs="Times New Roman"/>
          <w:color w:val="156082" w:themeColor="accent1"/>
        </w:rPr>
        <w:t xml:space="preserve"> have experienced urbanization over the past decade that may be contributing to their decline in greenspaces. Other cities situated near one another such as the five cities of northern Venezuela and the two German cities likely have experienced similar temperature and rainfall changes due to weather and climate change.”  </w:t>
      </w:r>
    </w:p>
    <w:p w14:paraId="68DE4E4B" w14:textId="77777777" w:rsidR="00BB7C39" w:rsidRPr="0011382F" w:rsidRDefault="00BB7C39" w:rsidP="00BB7C39">
      <w:pPr>
        <w:pStyle w:val="ListParagraph"/>
        <w:rPr>
          <w:rFonts w:ascii="Times New Roman" w:hAnsi="Times New Roman" w:cs="Times New Roman"/>
        </w:rPr>
      </w:pPr>
    </w:p>
    <w:p w14:paraId="05E05BC5" w14:textId="2EAAC734"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5A3C2B61" w14:textId="77777777" w:rsidR="00215A8E" w:rsidRPr="00215A8E" w:rsidRDefault="00215A8E" w:rsidP="00215A8E">
      <w:pPr>
        <w:pStyle w:val="ListParagraph"/>
        <w:rPr>
          <w:rFonts w:ascii="Times New Roman" w:hAnsi="Times New Roman" w:cs="Times New Roman"/>
        </w:rPr>
      </w:pPr>
    </w:p>
    <w:p w14:paraId="2A24A0DE" w14:textId="400402AD" w:rsidR="00215A8E" w:rsidRPr="00215A8E" w:rsidRDefault="00215A8E" w:rsidP="00215A8E">
      <w:pPr>
        <w:pStyle w:val="ListParagraph"/>
        <w:rPr>
          <w:rFonts w:ascii="Times New Roman" w:hAnsi="Times New Roman" w:cs="Times New Roman"/>
          <w:color w:val="156082" w:themeColor="accent1"/>
        </w:rPr>
      </w:pPr>
      <w:r w:rsidRPr="00215A8E">
        <w:rPr>
          <w:rFonts w:ascii="Times New Roman" w:hAnsi="Times New Roman" w:cs="Times New Roman"/>
          <w:color w:val="156082" w:themeColor="accent1"/>
        </w:rPr>
        <w:t>This reference is to just North American cities for the comparison with Brochu et al. We have added an explicit reference to North America in this sentence for clarity.</w:t>
      </w:r>
    </w:p>
    <w:p w14:paraId="6E918501" w14:textId="77777777" w:rsidR="00215A8E" w:rsidRPr="00215A8E" w:rsidRDefault="00215A8E" w:rsidP="00215A8E">
      <w:pPr>
        <w:pStyle w:val="ListParagraph"/>
        <w:rPr>
          <w:rFonts w:ascii="Times New Roman" w:hAnsi="Times New Roman" w:cs="Times New Roman"/>
          <w:color w:val="156082" w:themeColor="accent1"/>
        </w:rPr>
      </w:pPr>
    </w:p>
    <w:p w14:paraId="5D9540B2" w14:textId="24B3F72D" w:rsidR="00215A8E" w:rsidRPr="00215A8E" w:rsidRDefault="00215A8E" w:rsidP="00215A8E">
      <w:pPr>
        <w:pStyle w:val="ListParagraph"/>
        <w:ind w:left="1440"/>
        <w:rPr>
          <w:rFonts w:ascii="Times New Roman" w:hAnsi="Times New Roman" w:cs="Times New Roman"/>
          <w:color w:val="156082" w:themeColor="accent1"/>
        </w:rPr>
      </w:pPr>
      <w:r w:rsidRPr="00215A8E">
        <w:rPr>
          <w:rFonts w:ascii="Times New Roman" w:hAnsi="Times New Roman" w:cs="Times New Roman"/>
          <w:color w:val="156082" w:themeColor="accent1"/>
        </w:rPr>
        <w:t>“Furthermore, we found that NDVI decreased in North American cities over our study period, explaining the difference in sign of our results”</w:t>
      </w:r>
    </w:p>
    <w:p w14:paraId="0F196B2F" w14:textId="77777777" w:rsidR="00BB7C39" w:rsidRPr="0011382F" w:rsidRDefault="00BB7C39" w:rsidP="00BB7C39">
      <w:pPr>
        <w:pStyle w:val="ListParagraph"/>
        <w:rPr>
          <w:rFonts w:ascii="Times New Roman" w:hAnsi="Times New Roman" w:cs="Times New Roman"/>
        </w:rPr>
      </w:pP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C673ACB" w14:textId="77777777" w:rsidR="00B65877" w:rsidRPr="00B65877" w:rsidRDefault="00B65877" w:rsidP="00B65877">
      <w:pPr>
        <w:pStyle w:val="ListParagraph"/>
        <w:rPr>
          <w:rFonts w:ascii="Times New Roman" w:hAnsi="Times New Roman" w:cs="Times New Roman"/>
        </w:rPr>
      </w:pPr>
    </w:p>
    <w:p w14:paraId="1378627E" w14:textId="0A2AD0B3" w:rsidR="00B65877" w:rsidRPr="00B65877" w:rsidRDefault="00B65877" w:rsidP="00B65877">
      <w:pPr>
        <w:pStyle w:val="ListParagraph"/>
        <w:rPr>
          <w:rFonts w:ascii="Times New Roman" w:hAnsi="Times New Roman" w:cs="Times New Roman"/>
          <w:color w:val="156082" w:themeColor="accent1"/>
        </w:rPr>
      </w:pPr>
      <w:r w:rsidRPr="00B65877">
        <w:rPr>
          <w:rFonts w:ascii="Times New Roman" w:hAnsi="Times New Roman" w:cs="Times New Roman"/>
          <w:color w:val="156082" w:themeColor="accent1"/>
        </w:rPr>
        <w:t>Thank you for your comment. We have followed the ERL article structure guidelines, which includes a separate Conclusion sect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lastRenderedPageBreak/>
        <w:t>Referee: 2</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 added text 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 xml:space="preserve">“Furthermore, the timescale on which exposure to higher levels of NDVI improves health is unknown. The studies included in the meta-analysis range in follow-up time from four to 18 years. If the changes in NDVI across the two time periods do not reflect true trends </w:t>
      </w:r>
      <w:r w:rsidRPr="00D673CF">
        <w:rPr>
          <w:rFonts w:ascii="Times New Roman" w:hAnsi="Times New Roman" w:cs="Times New Roman"/>
          <w:color w:val="156082" w:themeColor="accent1"/>
        </w:rPr>
        <w:lastRenderedPageBreak/>
        <w:t>but rather temporary increases or decreases, our results will not be applicable to future heath projections.”</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7"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33A676A6"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w:t>
      </w:r>
      <w:r w:rsidR="00F5507D">
        <w:rPr>
          <w:rFonts w:ascii="Times New Roman" w:hAnsi="Times New Roman" w:cs="Times New Roman"/>
          <w:color w:val="156082" w:themeColor="accent1"/>
        </w:rPr>
        <w:lastRenderedPageBreak/>
        <w:t xml:space="preserve">(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r w:rsidR="00747B7B">
        <w:rPr>
          <w:rFonts w:ascii="Times New Roman" w:hAnsi="Times New Roman" w:cs="Times New Roman"/>
          <w:color w:val="156082" w:themeColor="accent1"/>
        </w:rPr>
        <w:t>We removed pixels representing water to be consistent with this majority.</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Following the methods used by many of the studies included in the meta-analysis of greenspace and mortality that we use for our health impact assessment, we removed pixels representing water and clouds.”</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124D7718" w14:textId="65D5D818" w:rsidR="008F73D6"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the majority</w:t>
      </w:r>
      <w:r w:rsidR="008F73D6">
        <w:rPr>
          <w:rFonts w:ascii="Times New Roman" w:hAnsi="Times New Roman" w:cs="Times New Roman"/>
          <w:color w:val="156082" w:themeColor="accent1"/>
        </w:rPr>
        <w:t xml:space="preserve"> </w:t>
      </w:r>
      <w:r>
        <w:rPr>
          <w:rFonts w:ascii="Times New Roman" w:hAnsi="Times New Roman" w:cs="Times New Roman"/>
          <w:color w:val="156082" w:themeColor="accent1"/>
        </w:rPr>
        <w:t>of the studies define greenspace in this way.</w:t>
      </w:r>
      <w:r w:rsidR="008F73D6">
        <w:rPr>
          <w:rFonts w:ascii="Times New Roman" w:hAnsi="Times New Roman" w:cs="Times New Roman"/>
          <w:color w:val="156082" w:themeColor="accent1"/>
        </w:rPr>
        <w:t xml:space="preserve"> Crouse (2017), Wilker (2014) and </w:t>
      </w:r>
      <w:proofErr w:type="spellStart"/>
      <w:r w:rsidR="008F73D6">
        <w:rPr>
          <w:rFonts w:ascii="Times New Roman" w:hAnsi="Times New Roman" w:cs="Times New Roman"/>
          <w:color w:val="156082" w:themeColor="accent1"/>
        </w:rPr>
        <w:t>Nieuwenhuijsen</w:t>
      </w:r>
      <w:proofErr w:type="spellEnd"/>
      <w:r w:rsidR="008F73D6">
        <w:rPr>
          <w:rFonts w:ascii="Times New Roman" w:hAnsi="Times New Roman" w:cs="Times New Roman"/>
          <w:color w:val="156082" w:themeColor="accent1"/>
        </w:rPr>
        <w:t xml:space="preserve"> (2018) used the greenest season average across all years in their study.</w:t>
      </w:r>
      <w:r w:rsidR="008F73D6" w:rsidRPr="008F73D6">
        <w:rPr>
          <w:rFonts w:ascii="Times New Roman" w:hAnsi="Times New Roman" w:cs="Times New Roman"/>
          <w:color w:val="156082" w:themeColor="accent1"/>
        </w:rPr>
        <w:t xml:space="preserve"> </w:t>
      </w:r>
      <w:r w:rsidR="008F73D6">
        <w:rPr>
          <w:rFonts w:ascii="Times New Roman" w:hAnsi="Times New Roman" w:cs="Times New Roman"/>
          <w:color w:val="156082" w:themeColor="accent1"/>
        </w:rPr>
        <w:t xml:space="preserve">Vienneau (2017) used the greenest season average from one year, </w:t>
      </w:r>
      <w:proofErr w:type="spellStart"/>
      <w:r w:rsidR="008F73D6">
        <w:rPr>
          <w:rFonts w:ascii="Times New Roman" w:hAnsi="Times New Roman" w:cs="Times New Roman"/>
          <w:color w:val="156082" w:themeColor="accent1"/>
        </w:rPr>
        <w:t>Ziljema</w:t>
      </w:r>
      <w:proofErr w:type="spellEnd"/>
      <w:r w:rsidR="008F73D6">
        <w:rPr>
          <w:rFonts w:ascii="Times New Roman" w:hAnsi="Times New Roman" w:cs="Times New Roman"/>
          <w:color w:val="156082" w:themeColor="accent1"/>
        </w:rPr>
        <w:t xml:space="preserve"> (2019) used the greenest season from four different years, </w:t>
      </w:r>
      <w:proofErr w:type="spellStart"/>
      <w:r w:rsidR="008F73D6">
        <w:rPr>
          <w:rFonts w:ascii="Times New Roman" w:hAnsi="Times New Roman" w:cs="Times New Roman"/>
          <w:color w:val="156082" w:themeColor="accent1"/>
        </w:rPr>
        <w:t>Orioli</w:t>
      </w:r>
      <w:proofErr w:type="spellEnd"/>
      <w:r w:rsidR="008F73D6">
        <w:rPr>
          <w:rFonts w:ascii="Times New Roman" w:hAnsi="Times New Roman" w:cs="Times New Roman"/>
          <w:color w:val="156082" w:themeColor="accent1"/>
        </w:rPr>
        <w:t xml:space="preserve"> (2019) used the greenest day, and Villeneuve (2012) averaged across the greenest cloud-free image from each year of the study period (8 years). James (2016) and Ji (2019) were the only two studies to look at annual average. They measured NDVI both contemporaneously (current season) and cumulatively (annual seasonal average over the study period, which consisted of 8 and 14 years, respectively).</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319679A5" w:rsidR="00345FB5" w:rsidRPr="00264DD6" w:rsidRDefault="00345FB5" w:rsidP="00345FB5">
      <w:pPr>
        <w:ind w:left="720"/>
        <w:rPr>
          <w:rFonts w:ascii="Times New Roman" w:hAnsi="Times New Roman" w:cs="Times New Roman"/>
          <w:color w:val="156082" w:themeColor="accent1"/>
        </w:rPr>
      </w:pPr>
      <w:r w:rsidRPr="00264DD6">
        <w:rPr>
          <w:rFonts w:ascii="Times New Roman" w:hAnsi="Times New Roman" w:cs="Times New Roman"/>
          <w:color w:val="156082" w:themeColor="accent1"/>
        </w:rPr>
        <w:t>“</w:t>
      </w:r>
      <w:r w:rsidR="00264DD6" w:rsidRPr="00264DD6">
        <w:rPr>
          <w:rFonts w:ascii="Times New Roman" w:hAnsi="Times New Roman" w:cs="Times New Roman"/>
          <w:color w:val="156082" w:themeColor="accent1"/>
        </w:rPr>
        <w:t>Three studies defined greenspace using the average NDVI value from the greenest season of each year within the study period, while four others uses the greenest day or greenest month from a representative year or years.</w:t>
      </w:r>
      <w:r w:rsidR="00264DD6" w:rsidRPr="00264DD6">
        <w:rPr>
          <w:rFonts w:ascii="Times New Roman" w:hAnsi="Times New Roman" w:cs="Times New Roman"/>
          <w:color w:val="156082" w:themeColor="accent1"/>
        </w:rPr>
        <w:fldChar w:fldCharType="begin"/>
      </w:r>
      <w:r w:rsidR="00264DD6" w:rsidRPr="00264DD6">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00264DD6" w:rsidRPr="00264DD6">
        <w:rPr>
          <w:rFonts w:ascii="Times New Roman" w:hAnsi="Times New Roman" w:cs="Times New Roman"/>
          <w:color w:val="156082" w:themeColor="accent1"/>
        </w:rPr>
        <w:fldChar w:fldCharType="separate"/>
      </w:r>
      <w:r w:rsidR="00264DD6" w:rsidRPr="00264DD6">
        <w:rPr>
          <w:rFonts w:ascii="Times New Roman" w:hAnsi="Times New Roman" w:cs="Times New Roman"/>
          <w:color w:val="156082" w:themeColor="accent1"/>
          <w:vertAlign w:val="superscript"/>
        </w:rPr>
        <w:t>23–31</w:t>
      </w:r>
      <w:r w:rsidR="00264DD6" w:rsidRPr="00264DD6">
        <w:rPr>
          <w:rFonts w:ascii="Times New Roman" w:hAnsi="Times New Roman" w:cs="Times New Roman"/>
          <w:color w:val="156082" w:themeColor="accent1"/>
        </w:rPr>
        <w:fldChar w:fldCharType="end"/>
      </w:r>
      <w:r w:rsidR="00264DD6" w:rsidRPr="00264DD6">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lot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w:t>
      </w:r>
      <w:r w:rsidRPr="003839D4">
        <w:rPr>
          <w:rFonts w:ascii="Times New Roman" w:hAnsi="Times New Roman" w:cs="Times New Roman"/>
        </w:rPr>
        <w:t>CIs from there.</w:t>
      </w:r>
    </w:p>
    <w:p w14:paraId="7AC49B54" w14:textId="77777777" w:rsidR="00137756" w:rsidRDefault="00137756">
      <w:pPr>
        <w:rPr>
          <w:rFonts w:ascii="Times New Roman" w:hAnsi="Times New Roman" w:cs="Times New Roman"/>
        </w:rPr>
      </w:pPr>
    </w:p>
    <w:p w14:paraId="140165C9" w14:textId="7BBEDDB6" w:rsidR="00F2699E" w:rsidRDefault="00137756">
      <w:pPr>
        <w:rPr>
          <w:rFonts w:ascii="Times New Roman" w:hAnsi="Times New Roman" w:cs="Times New Roman"/>
          <w:color w:val="156082" w:themeColor="accent1"/>
        </w:rPr>
      </w:pPr>
      <w:r w:rsidRPr="00137756">
        <w:rPr>
          <w:rFonts w:ascii="Times New Roman" w:hAnsi="Times New Roman" w:cs="Times New Roman"/>
          <w:color w:val="156082" w:themeColor="accent1"/>
        </w:rPr>
        <w:t xml:space="preserve">Thank you for your comments. </w:t>
      </w:r>
      <w:r w:rsidR="00DA39FB">
        <w:rPr>
          <w:rFonts w:ascii="Times New Roman" w:hAnsi="Times New Roman" w:cs="Times New Roman"/>
          <w:color w:val="156082" w:themeColor="accent1"/>
        </w:rPr>
        <w:t xml:space="preserve">We agree that it is important to communicate the uncertainty of our results. </w:t>
      </w:r>
      <w:r w:rsidR="00F2699E">
        <w:rPr>
          <w:rFonts w:ascii="Times New Roman" w:hAnsi="Times New Roman" w:cs="Times New Roman"/>
          <w:color w:val="156082" w:themeColor="accent1"/>
        </w:rPr>
        <w:t xml:space="preserve">To address your comment, we have added 95% confidence bounds to the reported health impact assessment results section (in addition to the graphs in the appendix that display error bounds). </w:t>
      </w:r>
    </w:p>
    <w:p w14:paraId="6C9A6FC6" w14:textId="77777777" w:rsidR="00F2699E" w:rsidRDefault="00F2699E">
      <w:pPr>
        <w:rPr>
          <w:rFonts w:ascii="Times New Roman" w:hAnsi="Times New Roman" w:cs="Times New Roman"/>
          <w:color w:val="156082" w:themeColor="accent1"/>
        </w:rPr>
      </w:pPr>
    </w:p>
    <w:p w14:paraId="6DFC0695" w14:textId="0CAA6324" w:rsidR="009E7A76" w:rsidRDefault="00DA39FB">
      <w:pPr>
        <w:rPr>
          <w:rFonts w:ascii="Times New Roman" w:hAnsi="Times New Roman" w:cs="Times New Roman"/>
          <w:color w:val="156082" w:themeColor="accent1"/>
        </w:rPr>
      </w:pPr>
      <w:r>
        <w:rPr>
          <w:rFonts w:ascii="Times New Roman" w:hAnsi="Times New Roman" w:cs="Times New Roman"/>
          <w:color w:val="156082" w:themeColor="accent1"/>
        </w:rPr>
        <w:t>While we have not sampled from the distribution of the HR, we have used the upper and lower bounds of both the baseline mortality rates and HR</w:t>
      </w:r>
      <w:r w:rsidR="009E7A76">
        <w:rPr>
          <w:rFonts w:ascii="Times New Roman" w:hAnsi="Times New Roman" w:cs="Times New Roman"/>
          <w:color w:val="156082" w:themeColor="accent1"/>
        </w:rPr>
        <w:t xml:space="preserve"> estimate</w:t>
      </w:r>
      <w:r>
        <w:rPr>
          <w:rFonts w:ascii="Times New Roman" w:hAnsi="Times New Roman" w:cs="Times New Roman"/>
          <w:color w:val="156082" w:themeColor="accent1"/>
        </w:rPr>
        <w:t xml:space="preserve"> to approximate the error that simulating these draws would create. </w:t>
      </w:r>
      <w:r w:rsidR="00CF3EB1">
        <w:rPr>
          <w:rFonts w:ascii="Times New Roman" w:hAnsi="Times New Roman" w:cs="Times New Roman"/>
          <w:color w:val="156082" w:themeColor="accent1"/>
        </w:rPr>
        <w:t>We have found in previous work that t</w:t>
      </w:r>
      <w:r w:rsidR="002957F2">
        <w:rPr>
          <w:rFonts w:ascii="Times New Roman" w:hAnsi="Times New Roman" w:cs="Times New Roman"/>
          <w:color w:val="156082" w:themeColor="accent1"/>
        </w:rPr>
        <w:t xml:space="preserve">his </w:t>
      </w:r>
      <w:r w:rsidR="00CF3EB1">
        <w:rPr>
          <w:rFonts w:ascii="Times New Roman" w:hAnsi="Times New Roman" w:cs="Times New Roman"/>
          <w:color w:val="156082" w:themeColor="accent1"/>
        </w:rPr>
        <w:t xml:space="preserve">approach </w:t>
      </w:r>
      <w:r w:rsidR="002957F2">
        <w:rPr>
          <w:rFonts w:ascii="Times New Roman" w:hAnsi="Times New Roman" w:cs="Times New Roman"/>
          <w:color w:val="156082" w:themeColor="accent1"/>
        </w:rPr>
        <w:t xml:space="preserve">reduces computational burden in generating the uncertainty estimates while still closely approximating the uncertainty bounds were we to use another technique like Monte Carlo simulation. </w:t>
      </w:r>
    </w:p>
    <w:p w14:paraId="15D08104" w14:textId="77777777" w:rsidR="009E7A76" w:rsidRDefault="009E7A76">
      <w:pPr>
        <w:rPr>
          <w:rFonts w:ascii="Times New Roman" w:hAnsi="Times New Roman" w:cs="Times New Roman"/>
          <w:color w:val="156082" w:themeColor="accent1"/>
        </w:rPr>
      </w:pPr>
    </w:p>
    <w:p w14:paraId="6E84C106" w14:textId="43E139F0" w:rsidR="00137756" w:rsidRDefault="009E7A76">
      <w:pPr>
        <w:rPr>
          <w:rFonts w:ascii="Times New Roman" w:hAnsi="Times New Roman" w:cs="Times New Roman"/>
          <w:color w:val="156082" w:themeColor="accent1"/>
        </w:rPr>
      </w:pPr>
      <w:r>
        <w:rPr>
          <w:rFonts w:ascii="Times New Roman" w:hAnsi="Times New Roman" w:cs="Times New Roman"/>
          <w:color w:val="156082" w:themeColor="accent1"/>
        </w:rPr>
        <w:t xml:space="preserve">There is also uncertainty related to the exposure assessment, because a range of approaches to using NDVI were used in the included studies. However, our approach reflects the most common method used by the meta-analysis studies. Cloudy pixels were removed in our analysis. </w:t>
      </w:r>
      <w:r w:rsidR="00AC3932">
        <w:rPr>
          <w:rFonts w:ascii="Times New Roman" w:hAnsi="Times New Roman" w:cs="Times New Roman"/>
          <w:color w:val="156082" w:themeColor="accent1"/>
        </w:rPr>
        <w:t>Not all the studies in the meta-analysis mentioned how they handled clouds, but all those that did (N=5) used cloud-free images and an additional study restricted to positive values which removes cloudy images and water.</w:t>
      </w:r>
      <w:r>
        <w:rPr>
          <w:rFonts w:ascii="Times New Roman" w:hAnsi="Times New Roman" w:cs="Times New Roman"/>
          <w:color w:val="156082" w:themeColor="accent1"/>
        </w:rPr>
        <w:t xml:space="preserve"> </w:t>
      </w:r>
      <w:r w:rsidR="0080532A">
        <w:rPr>
          <w:rFonts w:ascii="Times New Roman" w:hAnsi="Times New Roman" w:cs="Times New Roman"/>
          <w:color w:val="156082" w:themeColor="accent1"/>
        </w:rPr>
        <w:t>Unfortunately, the satellite-derived NDVI estimates do not provide error estimates. The confidence bounds of the HR is the only estimate we have of error from the included studies using different NDVI definitions.</w:t>
      </w:r>
    </w:p>
    <w:p w14:paraId="20A35062" w14:textId="77777777" w:rsidR="007D1D74" w:rsidRDefault="007D1D74">
      <w:pPr>
        <w:rPr>
          <w:rFonts w:ascii="Times New Roman" w:hAnsi="Times New Roman" w:cs="Times New Roman"/>
          <w:color w:val="156082" w:themeColor="accent1"/>
        </w:rPr>
      </w:pPr>
    </w:p>
    <w:p w14:paraId="1D02094D" w14:textId="2A7FC1AF" w:rsidR="007D1D74" w:rsidRPr="00137756" w:rsidRDefault="007D1D74">
      <w:pPr>
        <w:rPr>
          <w:rFonts w:ascii="Times New Roman" w:hAnsi="Times New Roman" w:cs="Times New Roman"/>
          <w:color w:val="156082" w:themeColor="accent1"/>
        </w:rPr>
      </w:pPr>
      <w:r>
        <w:rPr>
          <w:rFonts w:ascii="Times New Roman" w:hAnsi="Times New Roman" w:cs="Times New Roman"/>
          <w:color w:val="156082" w:themeColor="accent1"/>
        </w:rPr>
        <w:t>We have rounded all reported absolute results to the nearest 100 deaths so as not to overstate the precision.</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5F9171A1" w:rsid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w:t>
      </w:r>
      <w:r w:rsidR="000D1BCB">
        <w:rPr>
          <w:rFonts w:ascii="Times New Roman" w:hAnsi="Times New Roman" w:cs="Times New Roman"/>
          <w:color w:val="156082" w:themeColor="accent1"/>
        </w:rPr>
        <w:t>’s urban greenspace metric</w:t>
      </w:r>
      <w:r w:rsidRPr="000D4B2C">
        <w:rPr>
          <w:rFonts w:ascii="Times New Roman" w:hAnsi="Times New Roman" w:cs="Times New Roman"/>
          <w:color w:val="156082" w:themeColor="accent1"/>
        </w:rPr>
        <w:t>. We have added language to be clearer about how and why the study population was chosen in the methods section:</w:t>
      </w:r>
    </w:p>
    <w:p w14:paraId="0660ED12" w14:textId="77777777" w:rsidR="004926D4" w:rsidRDefault="004926D4">
      <w:pPr>
        <w:rPr>
          <w:rFonts w:ascii="Times New Roman" w:hAnsi="Times New Roman" w:cs="Times New Roman"/>
          <w:color w:val="156082" w:themeColor="accent1"/>
        </w:rPr>
      </w:pPr>
    </w:p>
    <w:p w14:paraId="1D9485DA" w14:textId="746D3059" w:rsidR="004926D4" w:rsidRPr="000D4B2C" w:rsidRDefault="004926D4" w:rsidP="004926D4">
      <w:pPr>
        <w:ind w:left="720"/>
        <w:rPr>
          <w:rFonts w:ascii="Times New Roman" w:hAnsi="Times New Roman" w:cs="Times New Roman"/>
          <w:color w:val="156082" w:themeColor="accent1"/>
        </w:rPr>
      </w:pPr>
      <w:r w:rsidRPr="004926D4">
        <w:rPr>
          <w:rFonts w:ascii="Times New Roman" w:hAnsi="Times New Roman" w:cs="Times New Roman"/>
          <w:color w:val="156082" w:themeColor="accent1"/>
        </w:rPr>
        <w:t>“We included the 1,041 cities for which urban greenspace was estimated by the Lancet Countdown on health and climate change. The Lancet Countdown included cities if they were the most populous in their country or had over 500,000 inhabitants.”</w:t>
      </w:r>
    </w:p>
    <w:p w14:paraId="76962399" w14:textId="77777777" w:rsidR="003F45D6" w:rsidRDefault="00EB5FDE">
      <w:pPr>
        <w:rPr>
          <w:rFonts w:ascii="Times New Roman" w:hAnsi="Times New Roman" w:cs="Times New Roman"/>
        </w:rPr>
      </w:pPr>
      <w:r w:rsidRPr="00FA2204">
        <w:rPr>
          <w:rFonts w:ascii="Times New Roman" w:hAnsi="Times New Roman" w:cs="Times New Roman"/>
        </w:rPr>
        <w:br/>
        <w:t>4. It would be a nice addition to provide absolute figures in the results, i.e. in this set of cities, how many deaths have been lost/averted due to NDVI changes? At the moment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3DE129EE" w:rsid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t>
      </w:r>
      <w:r w:rsidR="003839D4">
        <w:rPr>
          <w:rFonts w:ascii="Times New Roman" w:hAnsi="Times New Roman" w:cs="Times New Roman"/>
          <w:color w:val="156082" w:themeColor="accent1"/>
        </w:rPr>
        <w:t xml:space="preserve">In response to your comment, we have added some absolute results to the main text and included absolute results in Figure 4. </w:t>
      </w:r>
    </w:p>
    <w:p w14:paraId="21320CEE" w14:textId="77777777" w:rsidR="003839D4" w:rsidRDefault="003839D4">
      <w:pPr>
        <w:rPr>
          <w:rFonts w:ascii="Times New Roman" w:hAnsi="Times New Roman" w:cs="Times New Roman"/>
          <w:color w:val="156082" w:themeColor="accent1"/>
        </w:rPr>
      </w:pPr>
    </w:p>
    <w:p w14:paraId="15C932E2" w14:textId="29001CDF" w:rsidR="003839D4"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t>“</w:t>
      </w:r>
      <w:r w:rsidRPr="003839D4">
        <w:rPr>
          <w:rFonts w:ascii="Times New Roman" w:hAnsi="Times New Roman" w:cs="Times New Roman"/>
          <w:color w:val="156082" w:themeColor="accent1"/>
        </w:rPr>
        <w:t>In absolute terms, Eastern Asia had the largest health gains from changes in NDVI with an estimated 20,</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avoided deaths (95%CI: 13,</w:t>
      </w:r>
      <w:r w:rsidR="007F194C">
        <w:rPr>
          <w:rFonts w:ascii="Times New Roman" w:hAnsi="Times New Roman" w:cs="Times New Roman"/>
          <w:color w:val="156082" w:themeColor="accent1"/>
        </w:rPr>
        <w:t>300</w:t>
      </w:r>
      <w:r w:rsidRPr="003839D4">
        <w:rPr>
          <w:rFonts w:ascii="Times New Roman" w:hAnsi="Times New Roman" w:cs="Times New Roman"/>
          <w:color w:val="156082" w:themeColor="accent1"/>
        </w:rPr>
        <w:t>, 36,</w:t>
      </w:r>
      <w:r w:rsidR="007F194C">
        <w:rPr>
          <w:rFonts w:ascii="Times New Roman" w:hAnsi="Times New Roman" w:cs="Times New Roman"/>
          <w:color w:val="156082" w:themeColor="accent1"/>
        </w:rPr>
        <w:t>100</w:t>
      </w:r>
      <w:r w:rsidRPr="003839D4">
        <w:rPr>
          <w:rFonts w:ascii="Times New Roman" w:hAnsi="Times New Roman" w:cs="Times New Roman"/>
          <w:color w:val="156082" w:themeColor="accent1"/>
        </w:rPr>
        <w:t>) across all cities. Sub-Saharan Africa has the greatest health burden from urban greenspace changes, with a total of 9,1</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more deaths (95% CI: </w:t>
      </w:r>
      <w:r w:rsidR="007F194C">
        <w:rPr>
          <w:rFonts w:ascii="Times New Roman" w:hAnsi="Times New Roman" w:cs="Times New Roman"/>
          <w:color w:val="156082" w:themeColor="accent1"/>
        </w:rPr>
        <w:t>6,000</w:t>
      </w:r>
      <w:r w:rsidRPr="003839D4">
        <w:rPr>
          <w:rFonts w:ascii="Times New Roman" w:hAnsi="Times New Roman" w:cs="Times New Roman"/>
          <w:color w:val="156082" w:themeColor="accent1"/>
        </w:rPr>
        <w:t>, 15</w:t>
      </w:r>
      <w:r w:rsidR="007F194C">
        <w:rPr>
          <w:rFonts w:ascii="Times New Roman" w:hAnsi="Times New Roman" w:cs="Times New Roman"/>
          <w:color w:val="156082" w:themeColor="accent1"/>
        </w:rPr>
        <w:t>,8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2EB18978" w14:textId="77777777" w:rsidR="007F194C" w:rsidRDefault="007F194C" w:rsidP="003839D4">
      <w:pPr>
        <w:ind w:left="720"/>
        <w:rPr>
          <w:rFonts w:ascii="Times New Roman" w:hAnsi="Times New Roman" w:cs="Times New Roman"/>
          <w:color w:val="156082" w:themeColor="accent1"/>
        </w:rPr>
      </w:pPr>
    </w:p>
    <w:p w14:paraId="583C5C84" w14:textId="68A3AEB3" w:rsidR="003839D4" w:rsidRPr="003F45D6" w:rsidRDefault="003839D4" w:rsidP="003839D4">
      <w:pPr>
        <w:ind w:left="720"/>
        <w:rPr>
          <w:rFonts w:ascii="Times New Roman" w:hAnsi="Times New Roman" w:cs="Times New Roman"/>
          <w:color w:val="156082" w:themeColor="accent1"/>
        </w:rPr>
      </w:pPr>
      <w:r>
        <w:rPr>
          <w:rFonts w:ascii="Times New Roman" w:hAnsi="Times New Roman" w:cs="Times New Roman"/>
          <w:color w:val="156082" w:themeColor="accent1"/>
        </w:rPr>
        <w:lastRenderedPageBreak/>
        <w:t>“</w:t>
      </w:r>
      <w:r w:rsidRPr="003839D4">
        <w:rPr>
          <w:rFonts w:ascii="Times New Roman" w:hAnsi="Times New Roman" w:cs="Times New Roman"/>
          <w:color w:val="156082" w:themeColor="accent1"/>
        </w:rPr>
        <w:t>In absolute terms, there was an estimated 3,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fewer (95% CI: 2</w:t>
      </w:r>
      <w:r w:rsidR="007F194C">
        <w:rPr>
          <w:rFonts w:ascii="Times New Roman" w:hAnsi="Times New Roman" w:cs="Times New Roman"/>
          <w:color w:val="156082" w:themeColor="accent1"/>
        </w:rPr>
        <w:t>5</w:t>
      </w:r>
      <w:r w:rsidRPr="003839D4">
        <w:rPr>
          <w:rFonts w:ascii="Times New Roman" w:hAnsi="Times New Roman" w:cs="Times New Roman"/>
          <w:color w:val="156082" w:themeColor="accent1"/>
        </w:rPr>
        <w:t>,</w:t>
      </w:r>
      <w:r w:rsidR="007F194C">
        <w:rPr>
          <w:rFonts w:ascii="Times New Roman" w:hAnsi="Times New Roman" w:cs="Times New Roman"/>
          <w:color w:val="156082" w:themeColor="accent1"/>
        </w:rPr>
        <w:t>000</w:t>
      </w:r>
      <w:r w:rsidRPr="003839D4">
        <w:rPr>
          <w:rFonts w:ascii="Times New Roman" w:hAnsi="Times New Roman" w:cs="Times New Roman"/>
          <w:color w:val="156082" w:themeColor="accent1"/>
        </w:rPr>
        <w:t xml:space="preserve"> fewer- 16,</w:t>
      </w:r>
      <w:r w:rsidR="007F194C">
        <w:rPr>
          <w:rFonts w:ascii="Times New Roman" w:hAnsi="Times New Roman" w:cs="Times New Roman"/>
          <w:color w:val="156082" w:themeColor="accent1"/>
        </w:rPr>
        <w:t>600</w:t>
      </w:r>
      <w:r w:rsidRPr="003839D4">
        <w:rPr>
          <w:rFonts w:ascii="Times New Roman" w:hAnsi="Times New Roman" w:cs="Times New Roman"/>
          <w:color w:val="156082" w:themeColor="accent1"/>
        </w:rPr>
        <w:t xml:space="preserve"> more) greenspace-associated deaths globally. Continental cities had the greatest reductions, with an estimated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xml:space="preserve"> (95% CI: 7,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10,9</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fewer deaths, while tropical cities had the greatest increases (17,3</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 95% CI: 11,30</w:t>
      </w:r>
      <w:r w:rsidR="007F194C">
        <w:rPr>
          <w:rFonts w:ascii="Times New Roman" w:hAnsi="Times New Roman" w:cs="Times New Roman"/>
          <w:color w:val="156082" w:themeColor="accent1"/>
        </w:rPr>
        <w:t>0</w:t>
      </w:r>
      <w:r w:rsidRPr="003839D4">
        <w:rPr>
          <w:rFonts w:ascii="Times New Roman" w:hAnsi="Times New Roman" w:cs="Times New Roman"/>
          <w:color w:val="156082" w:themeColor="accent1"/>
        </w:rPr>
        <w:t>, 29,8</w:t>
      </w:r>
      <w:r w:rsidR="007F194C">
        <w:rPr>
          <w:rFonts w:ascii="Times New Roman" w:hAnsi="Times New Roman" w:cs="Times New Roman"/>
          <w:color w:val="156082" w:themeColor="accent1"/>
        </w:rPr>
        <w:t>00</w:t>
      </w:r>
      <w:r w:rsidRPr="003839D4">
        <w:rPr>
          <w:rFonts w:ascii="Times New Roman" w:hAnsi="Times New Roman" w:cs="Times New Roman"/>
          <w:color w:val="156082" w:themeColor="accent1"/>
        </w:rPr>
        <w:t>).</w:t>
      </w:r>
      <w:r>
        <w:rPr>
          <w:rFonts w:ascii="Times New Roman" w:hAnsi="Times New Roman" w:cs="Times New Roman"/>
          <w:color w:val="156082" w:themeColor="accent1"/>
        </w:rPr>
        <w:t>”</w:t>
      </w:r>
    </w:p>
    <w:p w14:paraId="0DCBEA55" w14:textId="6602A11A" w:rsidR="00BE19BC" w:rsidRDefault="00EB5FDE">
      <w:pPr>
        <w:rPr>
          <w:rFonts w:ascii="Times New Roman" w:hAnsi="Times New Roman" w:cs="Times New Roman"/>
        </w:rPr>
      </w:pPr>
      <w:r w:rsidRPr="00FA2204">
        <w:rPr>
          <w:rFonts w:ascii="Times New Roman" w:hAnsi="Times New Roman" w:cs="Times New Roman"/>
        </w:rPr>
        <w:br/>
        <w:t>## Minor</w:t>
      </w:r>
      <w:r w:rsidRPr="00FA2204">
        <w:rPr>
          <w:rFonts w:ascii="Times New Roman" w:hAnsi="Times New Roman" w:cs="Times New Roman"/>
        </w:rPr>
        <w:br/>
        <w:t>- 112: "Joint Research Commission" is actually the "Joint Research Centre"</w:t>
      </w:r>
    </w:p>
    <w:p w14:paraId="319D1D89" w14:textId="77777777" w:rsidR="005D6127" w:rsidRDefault="005D6127">
      <w:pPr>
        <w:rPr>
          <w:rFonts w:ascii="Times New Roman" w:hAnsi="Times New Roman" w:cs="Times New Roman"/>
          <w:color w:val="156082" w:themeColor="accent1"/>
        </w:rPr>
      </w:pPr>
    </w:p>
    <w:p w14:paraId="48926601" w14:textId="7F5D1936" w:rsidR="00BE19BC" w:rsidRPr="00BE19BC" w:rsidRDefault="00BE19BC">
      <w:pPr>
        <w:rPr>
          <w:rFonts w:ascii="Times New Roman" w:hAnsi="Times New Roman" w:cs="Times New Roman"/>
          <w:color w:val="156082" w:themeColor="accent1"/>
        </w:rPr>
      </w:pPr>
      <w:r w:rsidRPr="00BE19BC">
        <w:rPr>
          <w:rFonts w:ascii="Times New Roman" w:hAnsi="Times New Roman" w:cs="Times New Roman"/>
          <w:color w:val="156082" w:themeColor="accent1"/>
        </w:rPr>
        <w:t>Thank you for catching this. We have updated the text to reflect this edit.</w:t>
      </w:r>
    </w:p>
    <w:p w14:paraId="4A3C1D04" w14:textId="77777777" w:rsidR="005D6127" w:rsidRDefault="00EB5FDE">
      <w:pPr>
        <w:rPr>
          <w:rFonts w:ascii="Times New Roman" w:hAnsi="Times New Roman" w:cs="Times New Roman"/>
        </w:rPr>
      </w:pPr>
      <w:r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p>
    <w:p w14:paraId="7EE845EE" w14:textId="77777777" w:rsidR="005D6127" w:rsidRDefault="005D6127">
      <w:pPr>
        <w:rPr>
          <w:rFonts w:ascii="Times New Roman" w:hAnsi="Times New Roman" w:cs="Times New Roman"/>
        </w:rPr>
      </w:pPr>
    </w:p>
    <w:p w14:paraId="4D0F1525" w14:textId="683D345A" w:rsidR="005D6127" w:rsidRPr="005D6127" w:rsidRDefault="005D6127">
      <w:pPr>
        <w:rPr>
          <w:rFonts w:ascii="Times New Roman" w:hAnsi="Times New Roman" w:cs="Times New Roman"/>
          <w:color w:val="156082" w:themeColor="accent1"/>
        </w:rPr>
      </w:pPr>
      <w:r w:rsidRPr="005D6127">
        <w:rPr>
          <w:rFonts w:ascii="Times New Roman" w:hAnsi="Times New Roman" w:cs="Times New Roman"/>
          <w:color w:val="156082" w:themeColor="accent1"/>
        </w:rPr>
        <w:t>Thank you for your comment. We have updated the study title to: “A health impact assessment of changes in NDVI on all-cause mortality across 1,041 global cities”</w:t>
      </w:r>
    </w:p>
    <w:p w14:paraId="6199840F" w14:textId="77777777" w:rsidR="00B72B4B" w:rsidRPr="00B72B4B" w:rsidRDefault="00EB5FDE">
      <w:pPr>
        <w:rPr>
          <w:rFonts w:ascii="Times New Roman" w:hAnsi="Times New Roman" w:cs="Times New Roman"/>
          <w:highlight w:val="yellow"/>
        </w:rPr>
      </w:pPr>
      <w:r w:rsidRPr="00FA2204">
        <w:rPr>
          <w:rFonts w:ascii="Times New Roman" w:hAnsi="Times New Roman" w:cs="Times New Roman"/>
        </w:rPr>
        <w:br/>
      </w:r>
      <w:r w:rsidRPr="00D91AC6">
        <w:rPr>
          <w:rFonts w:ascii="Times New Roman" w:hAnsi="Times New Roman" w:cs="Times New Roman"/>
        </w:rPr>
        <w:t xml:space="preserve">- The figures are a bit difficult to read and I suspect they would be difficult to </w:t>
      </w:r>
      <w:proofErr w:type="spellStart"/>
      <w:r w:rsidRPr="00D91AC6">
        <w:rPr>
          <w:rFonts w:ascii="Times New Roman" w:hAnsi="Times New Roman" w:cs="Times New Roman"/>
        </w:rPr>
        <w:t>analyse</w:t>
      </w:r>
      <w:proofErr w:type="spellEnd"/>
      <w:r w:rsidRPr="00D91AC6">
        <w:rPr>
          <w:rFonts w:ascii="Times New Roman" w:hAnsi="Times New Roman" w:cs="Times New Roman"/>
        </w:rPr>
        <w:t xml:space="preserve"> for someone with </w:t>
      </w:r>
      <w:proofErr w:type="spellStart"/>
      <w:r w:rsidRPr="00D91AC6">
        <w:rPr>
          <w:rFonts w:ascii="Times New Roman" w:hAnsi="Times New Roman" w:cs="Times New Roman"/>
        </w:rPr>
        <w:t>colour</w:t>
      </w:r>
      <w:proofErr w:type="spellEnd"/>
      <w:r w:rsidRPr="00D91AC6">
        <w:rPr>
          <w:rFonts w:ascii="Times New Roman" w:hAnsi="Times New Roman" w:cs="Times New Roman"/>
        </w:rPr>
        <w:t>-blindness. I would suggest thinner and fainter lines for border in Figure 2 and boxplots in figure 3, with perhaps slightly enhanced points.</w:t>
      </w:r>
    </w:p>
    <w:p w14:paraId="02DD2ABE" w14:textId="77777777" w:rsidR="006F1C8A" w:rsidRPr="006F1C8A" w:rsidRDefault="006F1C8A">
      <w:pPr>
        <w:rPr>
          <w:rFonts w:ascii="Times New Roman" w:hAnsi="Times New Roman" w:cs="Times New Roman"/>
          <w:color w:val="156082" w:themeColor="accent1"/>
          <w:highlight w:val="yellow"/>
        </w:rPr>
      </w:pPr>
    </w:p>
    <w:p w14:paraId="60CC32CA" w14:textId="14C55EF4" w:rsidR="00D91AC6" w:rsidRDefault="006F1C8A" w:rsidP="00D91AC6">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Thank you for your suggestions, we have updated </w:t>
      </w:r>
      <w:r w:rsidR="00D91AC6">
        <w:rPr>
          <w:rFonts w:ascii="Times New Roman" w:hAnsi="Times New Roman" w:cs="Times New Roman"/>
          <w:color w:val="156082" w:themeColor="accent1"/>
        </w:rPr>
        <w:t xml:space="preserve">the borders of the maps and boxplots in </w:t>
      </w:r>
      <w:r w:rsidRPr="006F1C8A">
        <w:rPr>
          <w:rFonts w:ascii="Times New Roman" w:hAnsi="Times New Roman" w:cs="Times New Roman"/>
          <w:color w:val="156082" w:themeColor="accent1"/>
        </w:rPr>
        <w:t xml:space="preserve">Figures 2, 3, and 4 </w:t>
      </w:r>
      <w:r w:rsidR="00D91AC6">
        <w:rPr>
          <w:rFonts w:ascii="Times New Roman" w:hAnsi="Times New Roman" w:cs="Times New Roman"/>
          <w:color w:val="156082" w:themeColor="accent1"/>
        </w:rPr>
        <w:t xml:space="preserve">and increased the point sizes in </w:t>
      </w:r>
      <w:r w:rsidRPr="006F1C8A">
        <w:rPr>
          <w:rFonts w:ascii="Times New Roman" w:hAnsi="Times New Roman" w:cs="Times New Roman"/>
          <w:color w:val="156082" w:themeColor="accent1"/>
        </w:rPr>
        <w:t>Figures 3 and 4</w:t>
      </w:r>
      <w:r w:rsidR="00D91AC6">
        <w:rPr>
          <w:rFonts w:ascii="Times New Roman" w:hAnsi="Times New Roman" w:cs="Times New Roman"/>
          <w:color w:val="156082" w:themeColor="accent1"/>
        </w:rPr>
        <w:t>.</w:t>
      </w:r>
    </w:p>
    <w:p w14:paraId="5C898954" w14:textId="34DB6C08" w:rsidR="00D91AC6" w:rsidRPr="00B72B4B" w:rsidRDefault="006F1C8A" w:rsidP="00D91AC6">
      <w:pPr>
        <w:rPr>
          <w:rFonts w:ascii="Times New Roman" w:hAnsi="Times New Roman" w:cs="Times New Roman"/>
        </w:rPr>
      </w:pPr>
      <w:r w:rsidRPr="006F1C8A">
        <w:rPr>
          <w:rFonts w:ascii="Times New Roman" w:hAnsi="Times New Roman" w:cs="Times New Roman"/>
          <w:color w:val="156082" w:themeColor="accent1"/>
        </w:rPr>
        <w:t xml:space="preserve"> </w:t>
      </w:r>
    </w:p>
    <w:p w14:paraId="1E066F01" w14:textId="016D437B" w:rsidR="00C351E5" w:rsidRDefault="00EB5FDE">
      <w:pPr>
        <w:rPr>
          <w:rFonts w:ascii="Times New Roman" w:hAnsi="Times New Roman" w:cs="Times New Roman"/>
        </w:rPr>
      </w:pPr>
      <w:r w:rsidRPr="003E6F43">
        <w:rPr>
          <w:rFonts w:ascii="Times New Roman" w:hAnsi="Times New Roman" w:cs="Times New Roman"/>
        </w:rPr>
        <w:t>- Similarly, I would suggest reordering the regions in Figure 3, so that regions from the same continent are next to each other. Another ordering could be by "average latitude" or something like that.</w:t>
      </w:r>
    </w:p>
    <w:p w14:paraId="246CE679" w14:textId="77777777" w:rsidR="006F1C8A" w:rsidRDefault="006F1C8A">
      <w:pPr>
        <w:rPr>
          <w:rFonts w:ascii="Times New Roman" w:hAnsi="Times New Roman" w:cs="Times New Roman"/>
        </w:rPr>
      </w:pPr>
    </w:p>
    <w:p w14:paraId="2409564E" w14:textId="69DB5B7C" w:rsidR="006F1C8A" w:rsidRPr="006F1C8A" w:rsidRDefault="006F1C8A">
      <w:pPr>
        <w:rPr>
          <w:rFonts w:ascii="Times New Roman" w:hAnsi="Times New Roman" w:cs="Times New Roman"/>
          <w:color w:val="156082" w:themeColor="accent1"/>
        </w:rPr>
      </w:pPr>
      <w:r w:rsidRPr="006F1C8A">
        <w:rPr>
          <w:rFonts w:ascii="Times New Roman" w:hAnsi="Times New Roman" w:cs="Times New Roman"/>
          <w:color w:val="156082" w:themeColor="accent1"/>
        </w:rPr>
        <w:t xml:space="preserve">We have reordered Figure 3 and the regional graphs of Figure 5 to be arranged by average latitude per your suggestion. </w:t>
      </w: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B53EBF8" w14:textId="77777777" w:rsidR="00F05286" w:rsidRDefault="00F05286" w:rsidP="003E5C21">
      <w:r>
        <w:separator/>
      </w:r>
    </w:p>
  </w:endnote>
  <w:endnote w:type="continuationSeparator" w:id="0">
    <w:p w14:paraId="2284724C" w14:textId="77777777" w:rsidR="00F05286" w:rsidRDefault="00F05286" w:rsidP="003E5C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1B4D88" w14:textId="77777777" w:rsidR="00F05286" w:rsidRDefault="00F05286" w:rsidP="003E5C21">
      <w:r>
        <w:separator/>
      </w:r>
    </w:p>
  </w:footnote>
  <w:footnote w:type="continuationSeparator" w:id="0">
    <w:p w14:paraId="7C415A66" w14:textId="77777777" w:rsidR="00F05286" w:rsidRDefault="00F05286" w:rsidP="003E5C2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21185494">
    <w:abstractNumId w:val="1"/>
  </w:num>
  <w:num w:numId="2" w16cid:durableId="1692494193">
    <w:abstractNumId w:val="2"/>
  </w:num>
  <w:num w:numId="3" w16cid:durableId="2131892467">
    <w:abstractNumId w:val="4"/>
  </w:num>
  <w:num w:numId="4" w16cid:durableId="2069306929">
    <w:abstractNumId w:val="3"/>
  </w:num>
  <w:num w:numId="5" w16cid:durableId="248542458">
    <w:abstractNumId w:val="0"/>
  </w:num>
  <w:num w:numId="6" w16cid:durableId="91127906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 Greta Katherine">
    <w15:presenceInfo w15:providerId="AD" w15:userId="S::gretam@gwu.edu::693602ef-7d81-41bb-a23e-17f4d14524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75A9B"/>
    <w:rsid w:val="00092AEA"/>
    <w:rsid w:val="000B3A77"/>
    <w:rsid w:val="000B6786"/>
    <w:rsid w:val="000D1BCB"/>
    <w:rsid w:val="000D4B2C"/>
    <w:rsid w:val="0011382F"/>
    <w:rsid w:val="00120DE0"/>
    <w:rsid w:val="00127E40"/>
    <w:rsid w:val="00137756"/>
    <w:rsid w:val="001412AD"/>
    <w:rsid w:val="00147428"/>
    <w:rsid w:val="00150438"/>
    <w:rsid w:val="0017376A"/>
    <w:rsid w:val="0020576C"/>
    <w:rsid w:val="00207DC2"/>
    <w:rsid w:val="00213314"/>
    <w:rsid w:val="00215A8E"/>
    <w:rsid w:val="00235FB4"/>
    <w:rsid w:val="00264DD6"/>
    <w:rsid w:val="00265C6D"/>
    <w:rsid w:val="00291490"/>
    <w:rsid w:val="00292FF9"/>
    <w:rsid w:val="002957F2"/>
    <w:rsid w:val="00297B81"/>
    <w:rsid w:val="002D2B78"/>
    <w:rsid w:val="002F0B55"/>
    <w:rsid w:val="002F6FA7"/>
    <w:rsid w:val="00331E89"/>
    <w:rsid w:val="00342FBA"/>
    <w:rsid w:val="003444B4"/>
    <w:rsid w:val="00345FB5"/>
    <w:rsid w:val="003573E7"/>
    <w:rsid w:val="00364E74"/>
    <w:rsid w:val="00381F18"/>
    <w:rsid w:val="003839D4"/>
    <w:rsid w:val="003933D2"/>
    <w:rsid w:val="003955E0"/>
    <w:rsid w:val="003B32CD"/>
    <w:rsid w:val="003D60F5"/>
    <w:rsid w:val="003E586B"/>
    <w:rsid w:val="003E5C21"/>
    <w:rsid w:val="003E6F43"/>
    <w:rsid w:val="003F45D6"/>
    <w:rsid w:val="004016F1"/>
    <w:rsid w:val="00411781"/>
    <w:rsid w:val="00420118"/>
    <w:rsid w:val="00434E40"/>
    <w:rsid w:val="00436B11"/>
    <w:rsid w:val="004567F1"/>
    <w:rsid w:val="00462D50"/>
    <w:rsid w:val="004715AB"/>
    <w:rsid w:val="004926D4"/>
    <w:rsid w:val="00497C9E"/>
    <w:rsid w:val="004C2D2B"/>
    <w:rsid w:val="004C6F1A"/>
    <w:rsid w:val="004F111A"/>
    <w:rsid w:val="005409FF"/>
    <w:rsid w:val="00572679"/>
    <w:rsid w:val="00577674"/>
    <w:rsid w:val="00585B84"/>
    <w:rsid w:val="005917AC"/>
    <w:rsid w:val="005A1336"/>
    <w:rsid w:val="005C7693"/>
    <w:rsid w:val="005D6127"/>
    <w:rsid w:val="005D757E"/>
    <w:rsid w:val="005E6E36"/>
    <w:rsid w:val="005F5839"/>
    <w:rsid w:val="0060740B"/>
    <w:rsid w:val="006104A1"/>
    <w:rsid w:val="006263C5"/>
    <w:rsid w:val="00631A4B"/>
    <w:rsid w:val="006777AE"/>
    <w:rsid w:val="00683741"/>
    <w:rsid w:val="0069779C"/>
    <w:rsid w:val="006B0D4F"/>
    <w:rsid w:val="006B1379"/>
    <w:rsid w:val="006C4BB0"/>
    <w:rsid w:val="006D2075"/>
    <w:rsid w:val="006E4AE7"/>
    <w:rsid w:val="006F1C8A"/>
    <w:rsid w:val="006F2886"/>
    <w:rsid w:val="0071262A"/>
    <w:rsid w:val="00747B7B"/>
    <w:rsid w:val="00751F29"/>
    <w:rsid w:val="00752059"/>
    <w:rsid w:val="00754AC6"/>
    <w:rsid w:val="007654FD"/>
    <w:rsid w:val="0076720C"/>
    <w:rsid w:val="007D1D74"/>
    <w:rsid w:val="007E5812"/>
    <w:rsid w:val="007F194C"/>
    <w:rsid w:val="00800376"/>
    <w:rsid w:val="0080532A"/>
    <w:rsid w:val="008235EC"/>
    <w:rsid w:val="008603CC"/>
    <w:rsid w:val="00876BAE"/>
    <w:rsid w:val="00886838"/>
    <w:rsid w:val="0089332E"/>
    <w:rsid w:val="00893912"/>
    <w:rsid w:val="008B30C2"/>
    <w:rsid w:val="008C0EBA"/>
    <w:rsid w:val="008C7D67"/>
    <w:rsid w:val="008D4A14"/>
    <w:rsid w:val="008F30E2"/>
    <w:rsid w:val="008F73D6"/>
    <w:rsid w:val="009049F5"/>
    <w:rsid w:val="009229EC"/>
    <w:rsid w:val="00935FF5"/>
    <w:rsid w:val="0093766D"/>
    <w:rsid w:val="00944096"/>
    <w:rsid w:val="00961FAB"/>
    <w:rsid w:val="00962991"/>
    <w:rsid w:val="009737E9"/>
    <w:rsid w:val="00985C7A"/>
    <w:rsid w:val="009863C8"/>
    <w:rsid w:val="00994F5A"/>
    <w:rsid w:val="009C309C"/>
    <w:rsid w:val="009C35DC"/>
    <w:rsid w:val="009E7A76"/>
    <w:rsid w:val="00A000A3"/>
    <w:rsid w:val="00A0044B"/>
    <w:rsid w:val="00A141AD"/>
    <w:rsid w:val="00A20E6E"/>
    <w:rsid w:val="00A239A7"/>
    <w:rsid w:val="00A30749"/>
    <w:rsid w:val="00A501A2"/>
    <w:rsid w:val="00A56EFF"/>
    <w:rsid w:val="00A64264"/>
    <w:rsid w:val="00A76128"/>
    <w:rsid w:val="00A84835"/>
    <w:rsid w:val="00A84DCE"/>
    <w:rsid w:val="00A9109F"/>
    <w:rsid w:val="00AC14AD"/>
    <w:rsid w:val="00AC3932"/>
    <w:rsid w:val="00AF406A"/>
    <w:rsid w:val="00B0510B"/>
    <w:rsid w:val="00B11538"/>
    <w:rsid w:val="00B32BB1"/>
    <w:rsid w:val="00B65877"/>
    <w:rsid w:val="00B66A9C"/>
    <w:rsid w:val="00B72B4B"/>
    <w:rsid w:val="00B741F8"/>
    <w:rsid w:val="00BA3DCC"/>
    <w:rsid w:val="00BB7C39"/>
    <w:rsid w:val="00BC2650"/>
    <w:rsid w:val="00BE09E6"/>
    <w:rsid w:val="00BE19BC"/>
    <w:rsid w:val="00C17745"/>
    <w:rsid w:val="00C21B4C"/>
    <w:rsid w:val="00C25BBF"/>
    <w:rsid w:val="00C351E5"/>
    <w:rsid w:val="00C402D7"/>
    <w:rsid w:val="00C4046C"/>
    <w:rsid w:val="00C550DE"/>
    <w:rsid w:val="00C75B6B"/>
    <w:rsid w:val="00C97CA0"/>
    <w:rsid w:val="00CB0A2C"/>
    <w:rsid w:val="00CC49A7"/>
    <w:rsid w:val="00CD6360"/>
    <w:rsid w:val="00CF3EB1"/>
    <w:rsid w:val="00D11967"/>
    <w:rsid w:val="00D15A3B"/>
    <w:rsid w:val="00D1788F"/>
    <w:rsid w:val="00D35DF9"/>
    <w:rsid w:val="00D545A5"/>
    <w:rsid w:val="00D673CF"/>
    <w:rsid w:val="00D75E67"/>
    <w:rsid w:val="00D76458"/>
    <w:rsid w:val="00D85701"/>
    <w:rsid w:val="00D9171F"/>
    <w:rsid w:val="00D91AC6"/>
    <w:rsid w:val="00DA39FB"/>
    <w:rsid w:val="00DE4072"/>
    <w:rsid w:val="00DE6BB0"/>
    <w:rsid w:val="00E0418F"/>
    <w:rsid w:val="00E40911"/>
    <w:rsid w:val="00E52AB5"/>
    <w:rsid w:val="00E733C0"/>
    <w:rsid w:val="00E9089E"/>
    <w:rsid w:val="00EA2FEF"/>
    <w:rsid w:val="00EB5FDE"/>
    <w:rsid w:val="00ED63E8"/>
    <w:rsid w:val="00EE269A"/>
    <w:rsid w:val="00F05286"/>
    <w:rsid w:val="00F16E11"/>
    <w:rsid w:val="00F2699E"/>
    <w:rsid w:val="00F32972"/>
    <w:rsid w:val="00F4087A"/>
    <w:rsid w:val="00F46C55"/>
    <w:rsid w:val="00F51A45"/>
    <w:rsid w:val="00F5507D"/>
    <w:rsid w:val="00F72D42"/>
    <w:rsid w:val="00F85465"/>
    <w:rsid w:val="00F85757"/>
    <w:rsid w:val="00F85E27"/>
    <w:rsid w:val="00FA2204"/>
    <w:rsid w:val="00FA64FB"/>
    <w:rsid w:val="00FB27B4"/>
    <w:rsid w:val="00FC39FF"/>
    <w:rsid w:val="00FD0291"/>
    <w:rsid w:val="00FD31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3741"/>
    <w:rPr>
      <w:sz w:val="16"/>
      <w:szCs w:val="16"/>
    </w:rPr>
  </w:style>
  <w:style w:type="paragraph" w:styleId="CommentText">
    <w:name w:val="annotation text"/>
    <w:basedOn w:val="Normal"/>
    <w:link w:val="CommentTextChar"/>
    <w:uiPriority w:val="99"/>
    <w:semiHidden/>
    <w:unhideWhenUsed/>
    <w:rsid w:val="00683741"/>
    <w:rPr>
      <w:sz w:val="20"/>
      <w:szCs w:val="20"/>
    </w:rPr>
  </w:style>
  <w:style w:type="character" w:customStyle="1" w:styleId="CommentTextChar">
    <w:name w:val="Comment Text Char"/>
    <w:basedOn w:val="DefaultParagraphFont"/>
    <w:link w:val="CommentText"/>
    <w:uiPriority w:val="99"/>
    <w:semiHidden/>
    <w:rsid w:val="00683741"/>
    <w:rPr>
      <w:sz w:val="20"/>
      <w:szCs w:val="20"/>
    </w:rPr>
  </w:style>
  <w:style w:type="paragraph" w:styleId="CommentSubject">
    <w:name w:val="annotation subject"/>
    <w:basedOn w:val="CommentText"/>
    <w:next w:val="CommentText"/>
    <w:link w:val="CommentSubjectChar"/>
    <w:uiPriority w:val="99"/>
    <w:semiHidden/>
    <w:unhideWhenUsed/>
    <w:rsid w:val="00683741"/>
    <w:rPr>
      <w:b/>
      <w:bCs/>
    </w:rPr>
  </w:style>
  <w:style w:type="character" w:customStyle="1" w:styleId="CommentSubjectChar">
    <w:name w:val="Comment Subject Char"/>
    <w:basedOn w:val="CommentTextChar"/>
    <w:link w:val="CommentSubject"/>
    <w:uiPriority w:val="99"/>
    <w:semiHidden/>
    <w:rsid w:val="00683741"/>
    <w:rPr>
      <w:b/>
      <w:bCs/>
      <w:sz w:val="20"/>
      <w:szCs w:val="20"/>
    </w:rPr>
  </w:style>
  <w:style w:type="paragraph" w:styleId="Revision">
    <w:name w:val="Revision"/>
    <w:hidden/>
    <w:uiPriority w:val="99"/>
    <w:semiHidden/>
    <w:rsid w:val="0089332E"/>
  </w:style>
  <w:style w:type="paragraph" w:styleId="FootnoteText">
    <w:name w:val="footnote text"/>
    <w:basedOn w:val="Normal"/>
    <w:link w:val="FootnoteTextChar"/>
    <w:uiPriority w:val="99"/>
    <w:semiHidden/>
    <w:unhideWhenUsed/>
    <w:rsid w:val="003E5C21"/>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3E5C21"/>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3E5C21"/>
    <w:rPr>
      <w:vertAlign w:val="superscript"/>
    </w:rPr>
  </w:style>
  <w:style w:type="paragraph" w:styleId="Header">
    <w:name w:val="header"/>
    <w:basedOn w:val="Normal"/>
    <w:link w:val="HeaderChar"/>
    <w:uiPriority w:val="99"/>
    <w:unhideWhenUsed/>
    <w:rsid w:val="006B0D4F"/>
    <w:pPr>
      <w:tabs>
        <w:tab w:val="center" w:pos="4680"/>
        <w:tab w:val="right" w:pos="9360"/>
      </w:tabs>
    </w:pPr>
  </w:style>
  <w:style w:type="character" w:customStyle="1" w:styleId="HeaderChar">
    <w:name w:val="Header Char"/>
    <w:basedOn w:val="DefaultParagraphFont"/>
    <w:link w:val="Header"/>
    <w:uiPriority w:val="99"/>
    <w:rsid w:val="006B0D4F"/>
  </w:style>
  <w:style w:type="paragraph" w:styleId="Footer">
    <w:name w:val="footer"/>
    <w:basedOn w:val="Normal"/>
    <w:link w:val="FooterChar"/>
    <w:uiPriority w:val="99"/>
    <w:unhideWhenUsed/>
    <w:rsid w:val="006B0D4F"/>
    <w:pPr>
      <w:tabs>
        <w:tab w:val="center" w:pos="4680"/>
        <w:tab w:val="right" w:pos="9360"/>
      </w:tabs>
    </w:pPr>
  </w:style>
  <w:style w:type="character" w:customStyle="1" w:styleId="FooterChar">
    <w:name w:val="Footer Char"/>
    <w:basedOn w:val="DefaultParagraphFont"/>
    <w:link w:val="Footer"/>
    <w:uiPriority w:val="99"/>
    <w:rsid w:val="006B0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971715544">
      <w:bodyDiv w:val="1"/>
      <w:marLeft w:val="0"/>
      <w:marRight w:val="0"/>
      <w:marTop w:val="0"/>
      <w:marBottom w:val="0"/>
      <w:divBdr>
        <w:top w:val="none" w:sz="0" w:space="0" w:color="auto"/>
        <w:left w:val="none" w:sz="0" w:space="0" w:color="auto"/>
        <w:bottom w:val="none" w:sz="0" w:space="0" w:color="auto"/>
        <w:right w:val="none" w:sz="0" w:space="0" w:color="auto"/>
      </w:divBdr>
      <w:divsChild>
        <w:div w:id="509149330">
          <w:marLeft w:val="0"/>
          <w:marRight w:val="0"/>
          <w:marTop w:val="0"/>
          <w:marBottom w:val="0"/>
          <w:divBdr>
            <w:top w:val="none" w:sz="0" w:space="0" w:color="auto"/>
            <w:left w:val="none" w:sz="0" w:space="0" w:color="auto"/>
            <w:bottom w:val="none" w:sz="0" w:space="0" w:color="auto"/>
            <w:right w:val="none" w:sz="0" w:space="0" w:color="auto"/>
          </w:divBdr>
        </w:div>
        <w:div w:id="1902209257">
          <w:marLeft w:val="0"/>
          <w:marRight w:val="0"/>
          <w:marTop w:val="0"/>
          <w:marBottom w:val="0"/>
          <w:divBdr>
            <w:top w:val="none" w:sz="0" w:space="0" w:color="auto"/>
            <w:left w:val="none" w:sz="0" w:space="0" w:color="auto"/>
            <w:bottom w:val="none" w:sz="0" w:space="0" w:color="auto"/>
            <w:right w:val="none" w:sz="0" w:space="0" w:color="auto"/>
          </w:divBdr>
        </w:div>
      </w:divsChild>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lancet.com/pb-assets/Lancet/gbd/summaries/risks/ambient-particulate-matter-pollution.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5</TotalTime>
  <Pages>14</Pages>
  <Words>17082</Words>
  <Characters>97372</Characters>
  <Application>Microsoft Office Word</Application>
  <DocSecurity>0</DocSecurity>
  <Lines>811</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40</cp:revision>
  <dcterms:created xsi:type="dcterms:W3CDTF">2025-04-10T15:50:00Z</dcterms:created>
  <dcterms:modified xsi:type="dcterms:W3CDTF">2025-04-25T12:57:00Z</dcterms:modified>
</cp:coreProperties>
</file>